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B6183" w:rsidRPr="004F4B6D" w:rsidRDefault="002B6183">
      <w:r>
        <w:t>Один</w:t>
      </w:r>
      <w:r w:rsidRPr="004F4B6D">
        <w:t xml:space="preserve"> </w:t>
      </w:r>
      <w:r>
        <w:t>автор</w:t>
      </w:r>
      <w:r w:rsidRPr="004F4B6D">
        <w:t xml:space="preserve"> </w:t>
      </w:r>
      <w:r w:rsidR="00E30B7A">
        <w:fldChar w:fldCharType="begin" w:fldLock="1"/>
      </w:r>
      <w:r w:rsidR="001D5206">
        <w:rPr>
          <w:lang w:val="en-US"/>
        </w:rPr>
        <w:instrText>ADDIN CSL_CITATION { "citationItems" : [ { "id" : "ITEM-1", "itemData" : { "author" : [ { "dropping-particle" : "", "family" : "Johansen", "given" : "Julia S", "non-dropping-particle" : "", "parse-names" : false, "suffix" : "" } ], "container-title" : "Danish medical bulletin", "id" : "ITEM-1", "issue" : "2", "issued" : { "date-parts" : [ [ "2006", "5" ] ] }, "page" : "172-209", "publisher" : "publisher", "title" : "Studies on serum YKL-40 as a biomarker in diseases with inflammation, tissue remodelling, fibroses and cancer.", "type" : "article-journal", "volume" : "53" }, "uris" : [ "http://www.mendeley.com/documents/?uuid=1b7b05f3-7017-478a-9a8c-52f9d5bccdcf" ] } ], "mendeley" : { "previouslyFormattedCitation" : "(Johansen et al., 2006)" }, "properties" : { "noteIndex" : 0 }, "schema" : "https://github.com/citation-style-language/schema/raw/master/csl-citation.json" }</w:instrText>
      </w:r>
      <w:r w:rsidR="00E30B7A">
        <w:fldChar w:fldCharType="separate"/>
      </w:r>
      <w:r w:rsidR="005537FC" w:rsidRPr="005537FC">
        <w:rPr>
          <w:noProof/>
        </w:rPr>
        <w:t>(Johansen et al., 2006)</w:t>
      </w:r>
      <w:r w:rsidR="00E30B7A">
        <w:fldChar w:fldCharType="end"/>
      </w:r>
    </w:p>
    <w:p w:rsidR="00690088" w:rsidRPr="0085164F" w:rsidRDefault="002B6183">
      <w:r>
        <w:t>Два</w:t>
      </w:r>
      <w:r w:rsidRPr="004F4B6D">
        <w:t xml:space="preserve"> </w:t>
      </w:r>
      <w:r>
        <w:t>автори</w:t>
      </w:r>
      <w:r w:rsidRPr="004F4B6D">
        <w:t xml:space="preserve"> </w:t>
      </w:r>
      <w:r w:rsidR="00E30B7A">
        <w:fldChar w:fldCharType="begin" w:fldLock="1"/>
      </w:r>
      <w:r w:rsidR="001D5206">
        <w:instrText>ADDIN CSL_CITATION { "citationItems" : [ { "id" : "ITEM-1", "itemData" : { "DOI" : "10.1007/s11940-013-0228-7", "abstract" : "OPINION STATEMENT: Standard treatment of anaplastic astrocytoma (AA) in good performance patients consists of maximal safe surgical resection followed by focal, fractionated, external beam radiotherapy (RT) alone or in combination with concurrent and adjuvant temozolomide (TMZ). Since prospective data regarding the use of chemoradiotherapy for AA is lacking, the practice is based on the extrapolation of results from a randomized study in glioblastoma (GB). Whether the data from the GB study can and should be extrapolated is controversial, although a large multicenter, randomized, phase III study is underway to define optimal initial AA treatment. Patients should be tapered off corticosteroids completely or to the lowest dose necessary to treat neurologic dysfunction. Anti-epileptic drugs (AED) are not indicated unless there is a history of seizure; levetiracetam is the preferred AED in malignant glioma (MG). Unless there is evidence of intracranial hemorrhage, venous thromboembolism (VTE) should be treated with low-molecular-weight heparin (LMWH) therapy. At recurrence, patients with good performance status are usually treated with cytotoxic chemotherapy following, or in lieu of, repeat surgery. TMZ is the preferred chemotherapeutic agent in patients without prior exposure; lomustine is recommended for tumors resistant to TMZ. In patients with neurologic dysfunction secondary to tumor edema and mass effect who are not amenable to surgery, the use of bevacizumab is associated with improved neurologic function and better quality of life. Given the limited treatment options at tumor recurrence, consideration for enrollment on a clinical trial is encouraged.", "author" : [ { "dropping-particle" : "", "family" : "Grimm", "given" : "Sean A", "non-dropping-particle" : "", "parse-names" : false, "suffix" : "" }, { "dropping-particle" : "", "family" : "Pfiffner", "given" : "Thomas J", "non-dropping-particle" : "", "parse-names" : false, "suffix" : "" } ], "container-title" : "Current treatment options in neurology", "edition" : "edition", "id" : "ITEM-1", "issue" : "3", "issued" : { "date-parts" : [ [ "2013", "6" ] ] }, "number" : "revno", "page" : "302-15", "publisher" : "publisher", "publisher-place" : "city", "shortTitle" : "shorttitle", "title" : "Anaplastic astrocytoma.", "type" : "article-journal", "volume" : "15" }, "uris" : [ "http://www.mendeley.com/documents/?uuid=130246f3-445c-4b25-b11d-6e60c73b69c5" ] } ], "mendeley" : { "previouslyFormattedCitation" : "(Grimm et al., 2013)" }, "properties" : { "noteIndex" : 0 }, "schema" : "https://github.com/citation-style-language/schema/raw/master/csl-citation.json" }</w:instrText>
      </w:r>
      <w:r w:rsidR="00E30B7A">
        <w:fldChar w:fldCharType="separate"/>
      </w:r>
      <w:r w:rsidR="005537FC" w:rsidRPr="005537FC">
        <w:rPr>
          <w:noProof/>
        </w:rPr>
        <w:t>(Grimm et al., 2013)</w:t>
      </w:r>
      <w:r w:rsidR="00E30B7A">
        <w:fldChar w:fldCharType="end"/>
      </w:r>
    </w:p>
    <w:p w:rsidR="002B6183" w:rsidRDefault="002B6183">
      <w:r>
        <w:t xml:space="preserve">Три автори </w:t>
      </w:r>
      <w:r w:rsidR="00E30B7A">
        <w:fldChar w:fldCharType="begin" w:fldLock="1"/>
      </w:r>
      <w:r w:rsidR="001D5206">
        <w:instrText>ADDIN CSL_CITATION { "citationItems" : [ { "id" : "ITEM-1", "itemData" : { "DOI" : "10.1002/jnr.23199", "abstract" : "Within the two neurogenic niches of the adult mammalian brain, i.e., the subventricular zone lining the lateral ventricle and the subgranular zone of the hippocampus, there exist distinct populations of proliferating neural precursor cells that differentiate to generate new neurons. Numerous studies have suggested that epigenetic regulation by histone-modifying proteins is important in guiding precursor differentiation during development; however, the role of these proteins in regulating neural precursor activity in the adult neurogenic niches remains poorly understood. Here we examine the role of an NAD(+) -dependent histone deacetylase, SIRT1, in modulating the neurogenic potential of neural precursors in the neurogenic niches of the adult mouse brain. We show that SIRT1 is expressed by proliferating adult subventricular zone and hippocampal neural precursors, although its transcript and protein levels are dramatically reduced during neural precursor differentiation. Utilizing a lentiviral-mediated delivery strategy, we demonstrate that abrogation of SIRT1 signaling by RNAi does not affect neural precursor numbers or their proliferation. However, SIRT1 knock down results in a significant increase in neuronal production in both the subventricular zone and the hippocampus. In contrast, enhancing SIRT1 signaling either through lentiviral-mediated SIRT1 overexpression or through use of the SIRT1 chemical activator Resveratrol prevents adult neural precursors from differentiating into neurons. Importantly, knock down of SIRT1 in hippocampal precursors in vivo, either through RNAi or through genetic ablation, promotes their neurogenic potential. These findings highlight SIRT1 signaling as a negative regulator of neuronal differentiation of adult subventricular zone and hippocampal neural precursors. \u00a9 2013 Wiley Periodicals, Inc.", "author" : [ { "dropping-particle" : "", "family" : "Saharan", "given" : "Sumiti", "non-dropping-particle" : "", "parse-names" : false, "suffix" : "" }, { "dropping-particle" : "", "family" : "Jhaveri", "given" : "Dhanisha J", "non-dropping-particle" : "", "parse-names" : false, "suffix" : "" }, { "dropping-particle" : "", "family" : "Bartlett", "given" : "Perry F", "non-dropping-particle" : "", "parse-names" : false, "suffix" : "" } ], "container-title" : "Journal of neuroscience research", "genre" : "genre", "id" : "ITEM-1", "issue" : "5", "issued" : { "date-parts" : [ [ "2013", "5", "13" ] ] }, "page" : "642-59", "title" : "SIRT1 regulates the neurogenic potential of neural precursors in the adult subventricular zone and hippocampus.", "type" : "article-journal", "volume" : "91" }, "uris" : [ "http://www.mendeley.com/documents/?uuid=f308e0d4-a592-46b1-b0d9-d2becc9b73eb" ] } ], "mendeley" : { "previouslyFormattedCitation" : "(Saharan et al., 2013)" }, "properties" : { "noteIndex" : 0 }, "schema" : "https://github.com/citation-style-language/schema/raw/master/csl-citation.json" }</w:instrText>
      </w:r>
      <w:r w:rsidR="00E30B7A">
        <w:fldChar w:fldCharType="separate"/>
      </w:r>
      <w:r w:rsidR="005537FC" w:rsidRPr="005537FC">
        <w:rPr>
          <w:noProof/>
        </w:rPr>
        <w:t>(Saharan et al., 2013)</w:t>
      </w:r>
      <w:r w:rsidR="00E30B7A">
        <w:fldChar w:fldCharType="end"/>
      </w:r>
    </w:p>
    <w:p w:rsidR="002B6183" w:rsidRPr="005537FC" w:rsidRDefault="002B6183">
      <w:r>
        <w:t>Чотири</w:t>
      </w:r>
      <w:r w:rsidRPr="004F4B6D">
        <w:t xml:space="preserve"> </w:t>
      </w:r>
      <w:r>
        <w:t>автори</w:t>
      </w:r>
      <w:r w:rsidRPr="004F4B6D">
        <w:t xml:space="preserve"> </w:t>
      </w:r>
      <w:r w:rsidR="001D5206">
        <w:rPr>
          <w:lang w:val="en-US"/>
        </w:rPr>
        <w:fldChar w:fldCharType="begin" w:fldLock="1"/>
      </w:r>
      <w:r w:rsidR="001D5206">
        <w:rPr>
          <w:lang w:val="en-US"/>
        </w:rPr>
        <w:instrText>ADDIN</w:instrText>
      </w:r>
      <w:r w:rsidR="001D5206" w:rsidRPr="001D5206">
        <w:instrText xml:space="preserve"> </w:instrText>
      </w:r>
      <w:r w:rsidR="001D5206">
        <w:rPr>
          <w:lang w:val="en-US"/>
        </w:rPr>
        <w:instrText>CSL</w:instrText>
      </w:r>
      <w:r w:rsidR="001D5206" w:rsidRPr="001D5206">
        <w:instrText>_</w:instrText>
      </w:r>
      <w:r w:rsidR="001D5206">
        <w:rPr>
          <w:lang w:val="en-US"/>
        </w:rPr>
        <w:instrText>CITATION</w:instrText>
      </w:r>
      <w:r w:rsidR="001D5206" w:rsidRPr="001D5206">
        <w:instrText xml:space="preserve"> { "</w:instrText>
      </w:r>
      <w:r w:rsidR="001D5206">
        <w:rPr>
          <w:lang w:val="en-US"/>
        </w:rPr>
        <w:instrText>citationItems</w:instrText>
      </w:r>
      <w:r w:rsidR="001D5206" w:rsidRPr="001D5206">
        <w:instrText>" : [ { "</w:instrText>
      </w:r>
      <w:r w:rsidR="001D5206">
        <w:rPr>
          <w:lang w:val="en-US"/>
        </w:rPr>
        <w:instrText>id</w:instrText>
      </w:r>
      <w:r w:rsidR="001D5206" w:rsidRPr="001D5206">
        <w:instrText>" : "</w:instrText>
      </w:r>
      <w:r w:rsidR="001D5206">
        <w:rPr>
          <w:lang w:val="en-US"/>
        </w:rPr>
        <w:instrText>ITEM</w:instrText>
      </w:r>
      <w:r w:rsidR="001D5206" w:rsidRPr="001D5206">
        <w:instrText>-1", "</w:instrText>
      </w:r>
      <w:r w:rsidR="001D5206">
        <w:rPr>
          <w:lang w:val="en-US"/>
        </w:rPr>
        <w:instrText>itemData</w:instrText>
      </w:r>
      <w:r w:rsidR="001D5206" w:rsidRPr="001D5206">
        <w:instrText>" : { "</w:instrText>
      </w:r>
      <w:r w:rsidR="001D5206">
        <w:rPr>
          <w:lang w:val="en-US"/>
        </w:rPr>
        <w:instrText>DOI</w:instrText>
      </w:r>
      <w:r w:rsidR="001D5206" w:rsidRPr="001D5206">
        <w:instrText>" : "10.1007/</w:instrText>
      </w:r>
      <w:r w:rsidR="001D5206">
        <w:rPr>
          <w:lang w:val="en-US"/>
        </w:rPr>
        <w:instrText>s</w:instrText>
      </w:r>
      <w:r w:rsidR="001D5206" w:rsidRPr="001D5206">
        <w:instrText>13277-013-0772-5", "</w:instrText>
      </w:r>
      <w:r w:rsidR="001D5206">
        <w:rPr>
          <w:lang w:val="en-US"/>
        </w:rPr>
        <w:instrText>abstract</w:instrText>
      </w:r>
      <w:r w:rsidR="001D5206" w:rsidRPr="001D5206">
        <w:instrText>" : "</w:instrText>
      </w:r>
      <w:r w:rsidR="001D5206">
        <w:rPr>
          <w:lang w:val="en-US"/>
        </w:rPr>
        <w:instrText>High</w:instrText>
      </w:r>
      <w:r w:rsidR="001D5206" w:rsidRPr="001D5206">
        <w:instrText>-</w:instrText>
      </w:r>
      <w:r w:rsidR="001D5206">
        <w:rPr>
          <w:lang w:val="en-US"/>
        </w:rPr>
        <w:instrText>grade</w:instrText>
      </w:r>
      <w:r w:rsidR="001D5206" w:rsidRPr="001D5206">
        <w:instrText xml:space="preserve"> </w:instrText>
      </w:r>
      <w:r w:rsidR="001D5206">
        <w:rPr>
          <w:lang w:val="en-US"/>
        </w:rPr>
        <w:instrText>gliomas</w:instrText>
      </w:r>
      <w:r w:rsidR="001D5206" w:rsidRPr="001D5206">
        <w:instrText xml:space="preserve"> (</w:instrText>
      </w:r>
      <w:r w:rsidR="001D5206">
        <w:rPr>
          <w:lang w:val="en-US"/>
        </w:rPr>
        <w:instrText>HGGs</w:instrText>
      </w:r>
      <w:r w:rsidR="001D5206" w:rsidRPr="001D5206">
        <w:instrText xml:space="preserve">) </w:instrText>
      </w:r>
      <w:r w:rsidR="001D5206">
        <w:rPr>
          <w:lang w:val="en-US"/>
        </w:rPr>
        <w:instrText>are</w:instrText>
      </w:r>
      <w:r w:rsidR="001D5206" w:rsidRPr="001D5206">
        <w:instrText xml:space="preserve"> </w:instrText>
      </w:r>
      <w:r w:rsidR="001D5206">
        <w:rPr>
          <w:lang w:val="en-US"/>
        </w:rPr>
        <w:instrText>malignant</w:instrText>
      </w:r>
      <w:r w:rsidR="001D5206" w:rsidRPr="001D5206">
        <w:instrText xml:space="preserve"> </w:instrText>
      </w:r>
      <w:r w:rsidR="001D5206">
        <w:rPr>
          <w:lang w:val="en-US"/>
        </w:rPr>
        <w:instrText>primary</w:instrText>
      </w:r>
      <w:r w:rsidR="001D5206" w:rsidRPr="001D5206">
        <w:instrText xml:space="preserve"> </w:instrText>
      </w:r>
      <w:r w:rsidR="001D5206">
        <w:rPr>
          <w:lang w:val="en-US"/>
        </w:rPr>
        <w:instrText>brain</w:instrText>
      </w:r>
      <w:r w:rsidR="001D5206" w:rsidRPr="001D5206">
        <w:instrText xml:space="preserve"> </w:instrText>
      </w:r>
      <w:r w:rsidR="001D5206">
        <w:rPr>
          <w:lang w:val="en-US"/>
        </w:rPr>
        <w:instrText>tumors</w:instrText>
      </w:r>
      <w:r w:rsidR="001D5206" w:rsidRPr="001D5206">
        <w:instrText xml:space="preserve"> </w:instrText>
      </w:r>
      <w:r w:rsidR="001D5206">
        <w:rPr>
          <w:lang w:val="en-US"/>
        </w:rPr>
        <w:instrText>of</w:instrText>
      </w:r>
      <w:r w:rsidR="001D5206" w:rsidRPr="001D5206">
        <w:instrText xml:space="preserve"> </w:instrText>
      </w:r>
      <w:r w:rsidR="001D5206">
        <w:rPr>
          <w:lang w:val="en-US"/>
        </w:rPr>
        <w:instrText>glial</w:instrText>
      </w:r>
      <w:r w:rsidR="001D5206" w:rsidRPr="001D5206">
        <w:instrText xml:space="preserve"> </w:instrText>
      </w:r>
      <w:r w:rsidR="001D5206">
        <w:rPr>
          <w:lang w:val="en-US"/>
        </w:rPr>
        <w:instrText>cell</w:instrText>
      </w:r>
      <w:r w:rsidR="001D5206" w:rsidRPr="001D5206">
        <w:instrText xml:space="preserve"> </w:instrText>
      </w:r>
      <w:r w:rsidR="001D5206">
        <w:rPr>
          <w:lang w:val="en-US"/>
        </w:rPr>
        <w:instrText>origin</w:instrText>
      </w:r>
      <w:r w:rsidR="001D5206" w:rsidRPr="001D5206">
        <w:instrText xml:space="preserve">. </w:instrText>
      </w:r>
      <w:r w:rsidR="001D5206">
        <w:rPr>
          <w:lang w:val="en-US"/>
        </w:rPr>
        <w:instrText>Despite</w:instrText>
      </w:r>
      <w:r w:rsidR="001D5206" w:rsidRPr="001D5206">
        <w:instrText xml:space="preserve"> </w:instrText>
      </w:r>
      <w:r w:rsidR="001D5206">
        <w:rPr>
          <w:lang w:val="en-US"/>
        </w:rPr>
        <w:instrText>optimal</w:instrText>
      </w:r>
      <w:r w:rsidR="001D5206" w:rsidRPr="001D5206">
        <w:instrText xml:space="preserve"> </w:instrText>
      </w:r>
      <w:r w:rsidR="001D5206">
        <w:rPr>
          <w:lang w:val="en-US"/>
        </w:rPr>
        <w:instrText>course</w:instrText>
      </w:r>
      <w:r w:rsidR="001D5206" w:rsidRPr="001D5206">
        <w:instrText xml:space="preserve"> </w:instrText>
      </w:r>
      <w:r w:rsidR="001D5206">
        <w:rPr>
          <w:lang w:val="en-US"/>
        </w:rPr>
        <w:instrText>of</w:instrText>
      </w:r>
      <w:r w:rsidR="001D5206" w:rsidRPr="001D5206">
        <w:instrText xml:space="preserve"> </w:instrText>
      </w:r>
      <w:r w:rsidR="001D5206">
        <w:rPr>
          <w:lang w:val="en-US"/>
        </w:rPr>
        <w:instrText>treatment</w:instrText>
      </w:r>
      <w:r w:rsidR="001D5206" w:rsidRPr="001D5206">
        <w:instrText xml:space="preserve">, </w:instrText>
      </w:r>
      <w:r w:rsidR="001D5206">
        <w:rPr>
          <w:lang w:val="en-US"/>
        </w:rPr>
        <w:instrText>including</w:instrText>
      </w:r>
      <w:r w:rsidR="001D5206" w:rsidRPr="001D5206">
        <w:instrText xml:space="preserve"> </w:instrText>
      </w:r>
      <w:r w:rsidR="001D5206">
        <w:rPr>
          <w:lang w:val="en-US"/>
        </w:rPr>
        <w:instrText>maximal</w:instrText>
      </w:r>
      <w:r w:rsidR="001D5206" w:rsidRPr="001D5206">
        <w:instrText xml:space="preserve"> </w:instrText>
      </w:r>
      <w:r w:rsidR="001D5206">
        <w:rPr>
          <w:lang w:val="en-US"/>
        </w:rPr>
        <w:instrText>surgical</w:instrText>
      </w:r>
      <w:r w:rsidR="001D5206" w:rsidRPr="001D5206">
        <w:instrText xml:space="preserve"> </w:instrText>
      </w:r>
      <w:r w:rsidR="001D5206">
        <w:rPr>
          <w:lang w:val="en-US"/>
        </w:rPr>
        <w:instrText>resection</w:instrText>
      </w:r>
      <w:r w:rsidR="001D5206" w:rsidRPr="001D5206">
        <w:instrText xml:space="preserve"> </w:instrText>
      </w:r>
      <w:r w:rsidR="001D5206">
        <w:rPr>
          <w:lang w:val="en-US"/>
        </w:rPr>
        <w:instrText>followed</w:instrText>
      </w:r>
      <w:r w:rsidR="001D5206" w:rsidRPr="001D5206">
        <w:instrText xml:space="preserve"> </w:instrText>
      </w:r>
      <w:r w:rsidR="001D5206">
        <w:rPr>
          <w:lang w:val="en-US"/>
        </w:rPr>
        <w:instrText>by</w:instrText>
      </w:r>
      <w:r w:rsidR="001D5206" w:rsidRPr="001D5206">
        <w:instrText xml:space="preserve"> </w:instrText>
      </w:r>
      <w:r w:rsidR="001D5206">
        <w:rPr>
          <w:lang w:val="en-US"/>
        </w:rPr>
        <w:instrText>adjuvant</w:instrText>
      </w:r>
      <w:r w:rsidR="001D5206" w:rsidRPr="001D5206">
        <w:instrText xml:space="preserve"> </w:instrText>
      </w:r>
      <w:r w:rsidR="001D5206">
        <w:rPr>
          <w:lang w:val="en-US"/>
        </w:rPr>
        <w:instrText>chemo</w:instrText>
      </w:r>
      <w:r w:rsidR="001D5206" w:rsidRPr="001D5206">
        <w:instrText xml:space="preserve">- </w:instrText>
      </w:r>
      <w:r w:rsidR="001D5206">
        <w:rPr>
          <w:lang w:val="en-US"/>
        </w:rPr>
        <w:instrText>and</w:instrText>
      </w:r>
      <w:r w:rsidR="001D5206" w:rsidRPr="001D5206">
        <w:instrText>/</w:instrText>
      </w:r>
      <w:r w:rsidR="001D5206">
        <w:rPr>
          <w:lang w:val="en-US"/>
        </w:rPr>
        <w:instrText>or</w:instrText>
      </w:r>
      <w:r w:rsidR="001D5206" w:rsidRPr="001D5206">
        <w:instrText xml:space="preserve"> </w:instrText>
      </w:r>
      <w:r w:rsidR="001D5206">
        <w:rPr>
          <w:lang w:val="en-US"/>
        </w:rPr>
        <w:instrText>radiotherapy</w:instrText>
      </w:r>
      <w:r w:rsidR="001D5206" w:rsidRPr="001D5206">
        <w:instrText xml:space="preserve">, </w:instrText>
      </w:r>
      <w:r w:rsidR="001D5206">
        <w:rPr>
          <w:lang w:val="en-US"/>
        </w:rPr>
        <w:instrText>the</w:instrText>
      </w:r>
      <w:r w:rsidR="001D5206" w:rsidRPr="001D5206">
        <w:instrText xml:space="preserve"> </w:instrText>
      </w:r>
      <w:r w:rsidR="001D5206">
        <w:rPr>
          <w:lang w:val="en-US"/>
        </w:rPr>
        <w:instrText>prognosis</w:instrText>
      </w:r>
      <w:r w:rsidR="001D5206" w:rsidRPr="001D5206">
        <w:instrText xml:space="preserve"> </w:instrText>
      </w:r>
      <w:r w:rsidR="001D5206">
        <w:rPr>
          <w:lang w:val="en-US"/>
        </w:rPr>
        <w:instrText>still</w:instrText>
      </w:r>
      <w:r w:rsidR="001D5206" w:rsidRPr="001D5206">
        <w:instrText xml:space="preserve"> </w:instrText>
      </w:r>
      <w:r w:rsidR="001D5206">
        <w:rPr>
          <w:lang w:val="en-US"/>
        </w:rPr>
        <w:instrText>remains</w:instrText>
      </w:r>
      <w:r w:rsidR="001D5206" w:rsidRPr="001D5206">
        <w:instrText xml:space="preserve"> </w:instrText>
      </w:r>
      <w:r w:rsidR="001D5206">
        <w:rPr>
          <w:lang w:val="en-US"/>
        </w:rPr>
        <w:instrText>poor</w:instrText>
      </w:r>
      <w:r w:rsidR="001D5206" w:rsidRPr="001D5206">
        <w:instrText xml:space="preserve">. </w:instrText>
      </w:r>
      <w:r w:rsidR="001D5206">
        <w:rPr>
          <w:lang w:val="en-US"/>
        </w:rPr>
        <w:instrText>The</w:instrText>
      </w:r>
      <w:r w:rsidR="001D5206" w:rsidRPr="001D5206">
        <w:instrText xml:space="preserve"> </w:instrText>
      </w:r>
      <w:r w:rsidR="001D5206">
        <w:rPr>
          <w:lang w:val="en-US"/>
        </w:rPr>
        <w:instrText>main</w:instrText>
      </w:r>
      <w:r w:rsidR="001D5206" w:rsidRPr="001D5206">
        <w:instrText xml:space="preserve"> </w:instrText>
      </w:r>
      <w:r w:rsidR="001D5206">
        <w:rPr>
          <w:lang w:val="en-US"/>
        </w:rPr>
        <w:instrText>reason</w:instrText>
      </w:r>
      <w:r w:rsidR="001D5206" w:rsidRPr="001D5206">
        <w:instrText xml:space="preserve"> </w:instrText>
      </w:r>
      <w:r w:rsidR="001D5206">
        <w:rPr>
          <w:lang w:val="en-US"/>
        </w:rPr>
        <w:instrText>is</w:instrText>
      </w:r>
      <w:r w:rsidR="001D5206" w:rsidRPr="001D5206">
        <w:instrText xml:space="preserve"> </w:instrText>
      </w:r>
      <w:r w:rsidR="001D5206">
        <w:rPr>
          <w:lang w:val="en-US"/>
        </w:rPr>
        <w:instrText>the</w:instrText>
      </w:r>
      <w:r w:rsidR="001D5206" w:rsidRPr="001D5206">
        <w:instrText xml:space="preserve"> </w:instrText>
      </w:r>
      <w:r w:rsidR="001D5206">
        <w:rPr>
          <w:lang w:val="en-US"/>
        </w:rPr>
        <w:instrText>commonly</w:instrText>
      </w:r>
      <w:r w:rsidR="001D5206" w:rsidRPr="001D5206">
        <w:instrText xml:space="preserve"> </w:instrText>
      </w:r>
      <w:r w:rsidR="001D5206">
        <w:rPr>
          <w:lang w:val="en-US"/>
        </w:rPr>
        <w:instrText>occurring</w:instrText>
      </w:r>
      <w:r w:rsidR="001D5206" w:rsidRPr="001D5206">
        <w:instrText xml:space="preserve"> </w:instrText>
      </w:r>
      <w:r w:rsidR="001D5206">
        <w:rPr>
          <w:lang w:val="en-US"/>
        </w:rPr>
        <w:instrText>chemo</w:instrText>
      </w:r>
      <w:r w:rsidR="001D5206" w:rsidRPr="001D5206">
        <w:instrText xml:space="preserve">- </w:instrText>
      </w:r>
      <w:r w:rsidR="001D5206">
        <w:rPr>
          <w:lang w:val="en-US"/>
        </w:rPr>
        <w:instrText>and</w:instrText>
      </w:r>
      <w:r w:rsidR="001D5206" w:rsidRPr="001D5206">
        <w:instrText xml:space="preserve"> </w:instrText>
      </w:r>
      <w:r w:rsidR="001D5206">
        <w:rPr>
          <w:lang w:val="en-US"/>
        </w:rPr>
        <w:instrText>radioresistance</w:instrText>
      </w:r>
      <w:r w:rsidR="001D5206" w:rsidRPr="001D5206">
        <w:instrText xml:space="preserve"> </w:instrText>
      </w:r>
      <w:r w:rsidR="001D5206">
        <w:rPr>
          <w:lang w:val="en-US"/>
        </w:rPr>
        <w:instrText>of</w:instrText>
      </w:r>
      <w:r w:rsidR="001D5206" w:rsidRPr="001D5206">
        <w:instrText xml:space="preserve"> </w:instrText>
      </w:r>
      <w:r w:rsidR="001D5206">
        <w:rPr>
          <w:lang w:val="en-US"/>
        </w:rPr>
        <w:instrText>these</w:instrText>
      </w:r>
      <w:r w:rsidR="001D5206" w:rsidRPr="001D5206">
        <w:instrText xml:space="preserve"> </w:instrText>
      </w:r>
      <w:r w:rsidR="001D5206">
        <w:rPr>
          <w:lang w:val="en-US"/>
        </w:rPr>
        <w:instrText>tumors</w:instrText>
      </w:r>
      <w:r w:rsidR="001D5206" w:rsidRPr="001D5206">
        <w:instrText xml:space="preserve">. </w:instrText>
      </w:r>
      <w:r w:rsidR="001D5206">
        <w:rPr>
          <w:lang w:val="en-US"/>
        </w:rPr>
        <w:instrText>In</w:instrText>
      </w:r>
      <w:r w:rsidR="001D5206" w:rsidRPr="001D5206">
        <w:instrText xml:space="preserve"> </w:instrText>
      </w:r>
      <w:r w:rsidR="001D5206">
        <w:rPr>
          <w:lang w:val="en-US"/>
        </w:rPr>
        <w:instrText>recent</w:instrText>
      </w:r>
      <w:r w:rsidR="001D5206" w:rsidRPr="001D5206">
        <w:instrText xml:space="preserve"> </w:instrText>
      </w:r>
      <w:r w:rsidR="001D5206">
        <w:rPr>
          <w:lang w:val="en-US"/>
        </w:rPr>
        <w:instrText>years</w:instrText>
      </w:r>
      <w:r w:rsidR="001D5206" w:rsidRPr="001D5206">
        <w:instrText xml:space="preserve">, </w:instrText>
      </w:r>
      <w:r w:rsidR="001D5206">
        <w:rPr>
          <w:lang w:val="en-US"/>
        </w:rPr>
        <w:instrText>several</w:instrText>
      </w:r>
      <w:r w:rsidR="001D5206" w:rsidRPr="001D5206">
        <w:instrText xml:space="preserve"> </w:instrText>
      </w:r>
      <w:r w:rsidR="001D5206">
        <w:rPr>
          <w:lang w:val="en-US"/>
        </w:rPr>
        <w:instrText>signaling</w:instrText>
      </w:r>
      <w:r w:rsidR="001D5206" w:rsidRPr="001D5206">
        <w:instrText xml:space="preserve"> </w:instrText>
      </w:r>
      <w:r w:rsidR="001D5206">
        <w:rPr>
          <w:lang w:val="en-US"/>
        </w:rPr>
        <w:instrText>pathways</w:instrText>
      </w:r>
      <w:r w:rsidR="001D5206" w:rsidRPr="001D5206">
        <w:instrText xml:space="preserve">, </w:instrText>
      </w:r>
      <w:r w:rsidR="001D5206">
        <w:rPr>
          <w:lang w:val="en-US"/>
        </w:rPr>
        <w:instrText>especially</w:instrText>
      </w:r>
      <w:r w:rsidR="001D5206" w:rsidRPr="001D5206">
        <w:instrText xml:space="preserve"> </w:instrText>
      </w:r>
      <w:r w:rsidR="001D5206">
        <w:rPr>
          <w:lang w:val="en-US"/>
        </w:rPr>
        <w:instrText>PI</w:instrText>
      </w:r>
      <w:r w:rsidR="001D5206" w:rsidRPr="001D5206">
        <w:instrText>3</w:instrText>
      </w:r>
      <w:r w:rsidR="001D5206">
        <w:rPr>
          <w:lang w:val="en-US"/>
        </w:rPr>
        <w:instrText>K</w:instrText>
      </w:r>
      <w:r w:rsidR="001D5206" w:rsidRPr="001D5206">
        <w:instrText>/</w:instrText>
      </w:r>
      <w:r w:rsidR="001D5206">
        <w:rPr>
          <w:lang w:val="en-US"/>
        </w:rPr>
        <w:instrText>AKT</w:instrText>
      </w:r>
      <w:r w:rsidR="001D5206" w:rsidRPr="001D5206">
        <w:instrText xml:space="preserve"> </w:instrText>
      </w:r>
      <w:r w:rsidR="001D5206">
        <w:rPr>
          <w:lang w:val="en-US"/>
        </w:rPr>
        <w:instrText>and</w:instrText>
      </w:r>
      <w:r w:rsidR="001D5206" w:rsidRPr="001D5206">
        <w:instrText xml:space="preserve"> </w:instrText>
      </w:r>
      <w:r w:rsidR="001D5206">
        <w:rPr>
          <w:lang w:val="en-US"/>
        </w:rPr>
        <w:instrText>ATM</w:instrText>
      </w:r>
      <w:r w:rsidR="001D5206" w:rsidRPr="001D5206">
        <w:instrText>/</w:instrText>
      </w:r>
      <w:r w:rsidR="001D5206">
        <w:rPr>
          <w:lang w:val="en-US"/>
        </w:rPr>
        <w:instrText>CHK</w:instrText>
      </w:r>
      <w:r w:rsidR="001D5206" w:rsidRPr="001D5206">
        <w:instrText>2/</w:instrText>
      </w:r>
      <w:r w:rsidR="001D5206">
        <w:rPr>
          <w:lang w:val="en-US"/>
        </w:rPr>
        <w:instrText>p</w:instrText>
      </w:r>
      <w:r w:rsidR="001D5206" w:rsidRPr="001D5206">
        <w:instrText xml:space="preserve">53, </w:instrText>
      </w:r>
      <w:r w:rsidR="001D5206">
        <w:rPr>
          <w:lang w:val="en-US"/>
        </w:rPr>
        <w:instrText>have</w:instrText>
      </w:r>
      <w:r w:rsidR="001D5206" w:rsidRPr="001D5206">
        <w:instrText xml:space="preserve"> </w:instrText>
      </w:r>
      <w:r w:rsidR="001D5206">
        <w:rPr>
          <w:lang w:val="en-US"/>
        </w:rPr>
        <w:instrText>been</w:instrText>
      </w:r>
      <w:r w:rsidR="001D5206" w:rsidRPr="001D5206">
        <w:instrText xml:space="preserve"> </w:instrText>
      </w:r>
      <w:r w:rsidR="001D5206">
        <w:rPr>
          <w:lang w:val="en-US"/>
        </w:rPr>
        <w:instrText>linked</w:instrText>
      </w:r>
      <w:r w:rsidR="001D5206" w:rsidRPr="001D5206">
        <w:instrText xml:space="preserve"> </w:instrText>
      </w:r>
      <w:r w:rsidR="001D5206">
        <w:rPr>
          <w:lang w:val="en-US"/>
        </w:rPr>
        <w:instrText>to</w:instrText>
      </w:r>
      <w:r w:rsidR="001D5206" w:rsidRPr="001D5206">
        <w:instrText xml:space="preserve"> </w:instrText>
      </w:r>
      <w:r w:rsidR="001D5206">
        <w:rPr>
          <w:lang w:val="en-US"/>
        </w:rPr>
        <w:instrText>the</w:instrText>
      </w:r>
      <w:r w:rsidR="001D5206" w:rsidRPr="001D5206">
        <w:instrText xml:space="preserve"> </w:instrText>
      </w:r>
      <w:r w:rsidR="001D5206">
        <w:rPr>
          <w:lang w:val="en-US"/>
        </w:rPr>
        <w:instrText>resistance</w:instrText>
      </w:r>
      <w:r w:rsidR="001D5206" w:rsidRPr="001D5206">
        <w:instrText xml:space="preserve"> </w:instrText>
      </w:r>
      <w:r w:rsidR="001D5206">
        <w:rPr>
          <w:lang w:val="en-US"/>
        </w:rPr>
        <w:instrText>of</w:instrText>
      </w:r>
      <w:r w:rsidR="001D5206" w:rsidRPr="001D5206">
        <w:instrText xml:space="preserve"> </w:instrText>
      </w:r>
      <w:r w:rsidR="001D5206">
        <w:rPr>
          <w:lang w:val="en-US"/>
        </w:rPr>
        <w:instrText>gliomas</w:instrText>
      </w:r>
      <w:r w:rsidR="001D5206" w:rsidRPr="001D5206">
        <w:instrText xml:space="preserve">. </w:instrText>
      </w:r>
      <w:r w:rsidR="001D5206">
        <w:rPr>
          <w:lang w:val="en-US"/>
        </w:rPr>
        <w:instrText>Moreover</w:instrText>
      </w:r>
      <w:r w:rsidR="001D5206" w:rsidRPr="001D5206">
        <w:instrText xml:space="preserve">, </w:instrText>
      </w:r>
      <w:r w:rsidR="001D5206">
        <w:rPr>
          <w:lang w:val="en-US"/>
        </w:rPr>
        <w:instrText>additional</w:instrText>
      </w:r>
      <w:r w:rsidR="001D5206" w:rsidRPr="001D5206">
        <w:instrText xml:space="preserve"> </w:instrText>
      </w:r>
      <w:r w:rsidR="001D5206">
        <w:rPr>
          <w:lang w:val="en-US"/>
        </w:rPr>
        <w:instrText>studies</w:instrText>
      </w:r>
      <w:r w:rsidR="001D5206" w:rsidRPr="001D5206">
        <w:instrText xml:space="preserve"> </w:instrText>
      </w:r>
      <w:r w:rsidR="001D5206">
        <w:rPr>
          <w:lang w:val="en-US"/>
        </w:rPr>
        <w:instrText>have</w:instrText>
      </w:r>
      <w:r w:rsidR="001D5206" w:rsidRPr="001D5206">
        <w:instrText xml:space="preserve"> </w:instrText>
      </w:r>
      <w:r w:rsidR="001D5206">
        <w:rPr>
          <w:lang w:val="en-US"/>
        </w:rPr>
        <w:instrText>shown</w:instrText>
      </w:r>
      <w:r w:rsidR="001D5206" w:rsidRPr="001D5206">
        <w:instrText xml:space="preserve"> </w:instrText>
      </w:r>
      <w:r w:rsidR="001D5206">
        <w:rPr>
          <w:lang w:val="en-US"/>
        </w:rPr>
        <w:instrText>that</w:instrText>
      </w:r>
      <w:r w:rsidR="001D5206" w:rsidRPr="001D5206">
        <w:instrText xml:space="preserve"> </w:instrText>
      </w:r>
      <w:r w:rsidR="001D5206">
        <w:rPr>
          <w:lang w:val="en-US"/>
        </w:rPr>
        <w:instrText>these</w:instrText>
      </w:r>
      <w:r w:rsidR="001D5206" w:rsidRPr="001D5206">
        <w:instrText xml:space="preserve"> </w:instrText>
      </w:r>
      <w:r w:rsidR="001D5206">
        <w:rPr>
          <w:lang w:val="en-US"/>
        </w:rPr>
        <w:instrText>pathways</w:instrText>
      </w:r>
      <w:r w:rsidR="001D5206" w:rsidRPr="001D5206">
        <w:instrText xml:space="preserve"> </w:instrText>
      </w:r>
      <w:r w:rsidR="001D5206">
        <w:rPr>
          <w:lang w:val="en-US"/>
        </w:rPr>
        <w:instrText>are</w:instrText>
      </w:r>
      <w:r w:rsidR="001D5206" w:rsidRPr="001D5206">
        <w:instrText xml:space="preserve"> </w:instrText>
      </w:r>
      <w:r w:rsidR="001D5206">
        <w:rPr>
          <w:lang w:val="en-US"/>
        </w:rPr>
        <w:instrText>significantly</w:instrText>
      </w:r>
      <w:r w:rsidR="001D5206" w:rsidRPr="001D5206">
        <w:instrText xml:space="preserve"> </w:instrText>
      </w:r>
      <w:r w:rsidR="001D5206">
        <w:rPr>
          <w:lang w:val="en-US"/>
        </w:rPr>
        <w:instrText>regulated</w:instrText>
      </w:r>
      <w:r w:rsidR="001D5206" w:rsidRPr="001D5206">
        <w:instrText xml:space="preserve"> </w:instrText>
      </w:r>
      <w:r w:rsidR="001D5206">
        <w:rPr>
          <w:lang w:val="en-US"/>
        </w:rPr>
        <w:instrText>by</w:instrText>
      </w:r>
      <w:r w:rsidR="001D5206" w:rsidRPr="001D5206">
        <w:instrText xml:space="preserve"> </w:instrText>
      </w:r>
      <w:r w:rsidR="001D5206">
        <w:rPr>
          <w:lang w:val="en-US"/>
        </w:rPr>
        <w:instrText>microRNAs</w:instrText>
      </w:r>
      <w:r w:rsidR="001D5206" w:rsidRPr="001D5206">
        <w:instrText xml:space="preserve"> (</w:instrText>
      </w:r>
      <w:r w:rsidR="001D5206">
        <w:rPr>
          <w:lang w:val="en-US"/>
        </w:rPr>
        <w:instrText>miRNAs</w:instrText>
      </w:r>
      <w:r w:rsidR="001D5206" w:rsidRPr="001D5206">
        <w:instrText xml:space="preserve">), </w:instrText>
      </w:r>
      <w:r w:rsidR="001D5206">
        <w:rPr>
          <w:lang w:val="en-US"/>
        </w:rPr>
        <w:instrText>short</w:instrText>
      </w:r>
      <w:r w:rsidR="001D5206" w:rsidRPr="001D5206">
        <w:instrText xml:space="preserve"> </w:instrText>
      </w:r>
      <w:r w:rsidR="001D5206">
        <w:rPr>
          <w:lang w:val="en-US"/>
        </w:rPr>
        <w:instrText>endogenous</w:instrText>
      </w:r>
      <w:r w:rsidR="001D5206" w:rsidRPr="001D5206">
        <w:instrText xml:space="preserve"> </w:instrText>
      </w:r>
      <w:r w:rsidR="001D5206">
        <w:rPr>
          <w:lang w:val="en-US"/>
        </w:rPr>
        <w:instrText>RNA</w:instrText>
      </w:r>
      <w:r w:rsidR="001D5206" w:rsidRPr="001D5206">
        <w:instrText xml:space="preserve"> </w:instrText>
      </w:r>
      <w:r w:rsidR="001D5206">
        <w:rPr>
          <w:lang w:val="en-US"/>
        </w:rPr>
        <w:instrText>molecules</w:instrText>
      </w:r>
      <w:r w:rsidR="001D5206" w:rsidRPr="001D5206">
        <w:instrText xml:space="preserve"> </w:instrText>
      </w:r>
      <w:r w:rsidR="001D5206">
        <w:rPr>
          <w:lang w:val="en-US"/>
        </w:rPr>
        <w:instrText>that</w:instrText>
      </w:r>
      <w:r w:rsidR="001D5206" w:rsidRPr="001D5206">
        <w:instrText xml:space="preserve"> </w:instrText>
      </w:r>
      <w:r w:rsidR="001D5206">
        <w:rPr>
          <w:lang w:val="en-US"/>
        </w:rPr>
        <w:instrText>modulate</w:instrText>
      </w:r>
      <w:r w:rsidR="001D5206" w:rsidRPr="001D5206">
        <w:instrText xml:space="preserve"> </w:instrText>
      </w:r>
      <w:r w:rsidR="001D5206">
        <w:rPr>
          <w:lang w:val="en-US"/>
        </w:rPr>
        <w:instrText>gene</w:instrText>
      </w:r>
      <w:r w:rsidR="001D5206" w:rsidRPr="001D5206">
        <w:instrText xml:space="preserve"> </w:instrText>
      </w:r>
      <w:r w:rsidR="001D5206">
        <w:rPr>
          <w:lang w:val="en-US"/>
        </w:rPr>
        <w:instrText>expression</w:instrText>
      </w:r>
      <w:r w:rsidR="001D5206" w:rsidRPr="001D5206">
        <w:instrText xml:space="preserve"> </w:instrText>
      </w:r>
      <w:r w:rsidR="001D5206">
        <w:rPr>
          <w:lang w:val="en-US"/>
        </w:rPr>
        <w:instrText>and</w:instrText>
      </w:r>
      <w:r w:rsidR="001D5206" w:rsidRPr="001D5206">
        <w:instrText xml:space="preserve"> </w:instrText>
      </w:r>
      <w:r w:rsidR="001D5206">
        <w:rPr>
          <w:lang w:val="en-US"/>
        </w:rPr>
        <w:instrText>control</w:instrText>
      </w:r>
      <w:r w:rsidR="001D5206" w:rsidRPr="001D5206">
        <w:instrText xml:space="preserve"> </w:instrText>
      </w:r>
      <w:r w:rsidR="001D5206">
        <w:rPr>
          <w:lang w:val="en-US"/>
        </w:rPr>
        <w:instrText>many</w:instrText>
      </w:r>
      <w:r w:rsidR="001D5206" w:rsidRPr="001D5206">
        <w:instrText xml:space="preserve"> </w:instrText>
      </w:r>
      <w:r w:rsidR="001D5206">
        <w:rPr>
          <w:lang w:val="en-US"/>
        </w:rPr>
        <w:instrText>biological</w:instrText>
      </w:r>
      <w:r w:rsidR="001D5206" w:rsidRPr="001D5206">
        <w:instrText xml:space="preserve"> </w:instrText>
      </w:r>
      <w:r w:rsidR="001D5206">
        <w:rPr>
          <w:lang w:val="en-US"/>
        </w:rPr>
        <w:instrText>processes</w:instrText>
      </w:r>
      <w:r w:rsidR="001D5206" w:rsidRPr="001D5206">
        <w:instrText xml:space="preserve"> </w:instrText>
      </w:r>
      <w:r w:rsidR="001D5206">
        <w:rPr>
          <w:lang w:val="en-US"/>
        </w:rPr>
        <w:instrText>including</w:instrText>
      </w:r>
      <w:r w:rsidR="001D5206" w:rsidRPr="001D5206">
        <w:instrText xml:space="preserve"> </w:instrText>
      </w:r>
      <w:r w:rsidR="001D5206">
        <w:rPr>
          <w:lang w:val="en-US"/>
        </w:rPr>
        <w:instrText>apoptosis</w:instrText>
      </w:r>
      <w:r w:rsidR="001D5206" w:rsidRPr="001D5206">
        <w:instrText xml:space="preserve">, </w:instrText>
      </w:r>
      <w:r w:rsidR="001D5206">
        <w:rPr>
          <w:lang w:val="en-US"/>
        </w:rPr>
        <w:instrText>proliferation</w:instrText>
      </w:r>
      <w:r w:rsidR="001D5206" w:rsidRPr="001D5206">
        <w:instrText xml:space="preserve">, </w:instrText>
      </w:r>
      <w:r w:rsidR="001D5206">
        <w:rPr>
          <w:lang w:val="en-US"/>
        </w:rPr>
        <w:instrText>cell</w:instrText>
      </w:r>
      <w:r w:rsidR="001D5206" w:rsidRPr="001D5206">
        <w:instrText xml:space="preserve"> </w:instrText>
      </w:r>
      <w:r w:rsidR="001D5206">
        <w:rPr>
          <w:lang w:val="en-US"/>
        </w:rPr>
        <w:instrText>cycle</w:instrText>
      </w:r>
      <w:r w:rsidR="001D5206" w:rsidRPr="001D5206">
        <w:instrText xml:space="preserve">, </w:instrText>
      </w:r>
      <w:r w:rsidR="001D5206">
        <w:rPr>
          <w:lang w:val="en-US"/>
        </w:rPr>
        <w:instrText>invasivity</w:instrText>
      </w:r>
      <w:r w:rsidR="001D5206" w:rsidRPr="001D5206">
        <w:instrText xml:space="preserve">, </w:instrText>
      </w:r>
      <w:r w:rsidR="001D5206">
        <w:rPr>
          <w:lang w:val="en-US"/>
        </w:rPr>
        <w:instrText>and</w:instrText>
      </w:r>
      <w:r w:rsidR="001D5206" w:rsidRPr="001D5206">
        <w:instrText xml:space="preserve"> </w:instrText>
      </w:r>
      <w:r w:rsidR="001D5206">
        <w:rPr>
          <w:lang w:val="en-US"/>
        </w:rPr>
        <w:instrText>angiogenesis</w:instrText>
      </w:r>
      <w:r w:rsidR="001D5206" w:rsidRPr="001D5206">
        <w:instrText xml:space="preserve">. </w:instrText>
      </w:r>
      <w:r w:rsidR="001D5206">
        <w:rPr>
          <w:lang w:val="en-US"/>
        </w:rPr>
        <w:instrText>MiRNAs</w:instrText>
      </w:r>
      <w:r w:rsidR="001D5206" w:rsidRPr="001D5206">
        <w:instrText xml:space="preserve"> </w:instrText>
      </w:r>
      <w:r w:rsidR="001D5206">
        <w:rPr>
          <w:lang w:val="en-US"/>
        </w:rPr>
        <w:instrText>are</w:instrText>
      </w:r>
      <w:r w:rsidR="001D5206" w:rsidRPr="001D5206">
        <w:instrText xml:space="preserve"> </w:instrText>
      </w:r>
      <w:r w:rsidR="001D5206">
        <w:rPr>
          <w:lang w:val="en-US"/>
        </w:rPr>
        <w:instrText>not</w:instrText>
      </w:r>
      <w:r w:rsidR="001D5206" w:rsidRPr="001D5206">
        <w:instrText xml:space="preserve"> </w:instrText>
      </w:r>
      <w:r w:rsidR="001D5206">
        <w:rPr>
          <w:lang w:val="en-US"/>
        </w:rPr>
        <w:instrText>only</w:instrText>
      </w:r>
      <w:r w:rsidR="001D5206" w:rsidRPr="001D5206">
        <w:instrText xml:space="preserve"> </w:instrText>
      </w:r>
      <w:r w:rsidR="001D5206">
        <w:rPr>
          <w:lang w:val="en-US"/>
        </w:rPr>
        <w:instrText>highly</w:instrText>
      </w:r>
      <w:r w:rsidR="001D5206" w:rsidRPr="001D5206">
        <w:instrText xml:space="preserve"> </w:instrText>
      </w:r>
      <w:r w:rsidR="001D5206">
        <w:rPr>
          <w:lang w:val="en-US"/>
        </w:rPr>
        <w:instrText>deregulated</w:instrText>
      </w:r>
      <w:r w:rsidR="001D5206" w:rsidRPr="001D5206">
        <w:instrText xml:space="preserve"> </w:instrText>
      </w:r>
      <w:r w:rsidR="001D5206">
        <w:rPr>
          <w:lang w:val="en-US"/>
        </w:rPr>
        <w:instrText>in</w:instrText>
      </w:r>
      <w:r w:rsidR="001D5206" w:rsidRPr="001D5206">
        <w:instrText xml:space="preserve"> </w:instrText>
      </w:r>
      <w:r w:rsidR="001D5206">
        <w:rPr>
          <w:lang w:val="en-US"/>
        </w:rPr>
        <w:instrText>gliomas</w:instrText>
      </w:r>
      <w:r w:rsidR="001D5206" w:rsidRPr="001D5206">
        <w:instrText xml:space="preserve">, </w:instrText>
      </w:r>
      <w:r w:rsidR="001D5206">
        <w:rPr>
          <w:lang w:val="en-US"/>
        </w:rPr>
        <w:instrText>their</w:instrText>
      </w:r>
      <w:r w:rsidR="001D5206" w:rsidRPr="001D5206">
        <w:instrText xml:space="preserve"> </w:instrText>
      </w:r>
      <w:r w:rsidR="001D5206">
        <w:rPr>
          <w:lang w:val="en-US"/>
        </w:rPr>
        <w:instrText>expression</w:instrText>
      </w:r>
      <w:r w:rsidR="001D5206" w:rsidRPr="001D5206">
        <w:instrText xml:space="preserve"> </w:instrText>
      </w:r>
      <w:r w:rsidR="001D5206">
        <w:rPr>
          <w:lang w:val="en-US"/>
        </w:rPr>
        <w:instrText>signatures</w:instrText>
      </w:r>
      <w:r w:rsidR="001D5206" w:rsidRPr="001D5206">
        <w:instrText xml:space="preserve"> </w:instrText>
      </w:r>
      <w:r w:rsidR="001D5206">
        <w:rPr>
          <w:lang w:val="en-US"/>
        </w:rPr>
        <w:instrText>have</w:instrText>
      </w:r>
      <w:r w:rsidR="001D5206" w:rsidRPr="001D5206">
        <w:instrText xml:space="preserve"> </w:instrText>
      </w:r>
      <w:r w:rsidR="001D5206">
        <w:rPr>
          <w:lang w:val="en-US"/>
        </w:rPr>
        <w:instrText>also</w:instrText>
      </w:r>
      <w:r w:rsidR="001D5206" w:rsidRPr="001D5206">
        <w:instrText xml:space="preserve"> </w:instrText>
      </w:r>
      <w:r w:rsidR="001D5206">
        <w:rPr>
          <w:lang w:val="en-US"/>
        </w:rPr>
        <w:instrText>been</w:instrText>
      </w:r>
      <w:r w:rsidR="001D5206" w:rsidRPr="001D5206">
        <w:instrText xml:space="preserve"> </w:instrText>
      </w:r>
      <w:r w:rsidR="001D5206">
        <w:rPr>
          <w:lang w:val="en-US"/>
        </w:rPr>
        <w:instrText>shown</w:instrText>
      </w:r>
      <w:r w:rsidR="001D5206" w:rsidRPr="001D5206">
        <w:instrText xml:space="preserve"> </w:instrText>
      </w:r>
      <w:r w:rsidR="001D5206">
        <w:rPr>
          <w:lang w:val="en-US"/>
        </w:rPr>
        <w:instrText>to</w:instrText>
      </w:r>
      <w:r w:rsidR="001D5206" w:rsidRPr="001D5206">
        <w:instrText xml:space="preserve"> </w:instrText>
      </w:r>
      <w:r w:rsidR="001D5206">
        <w:rPr>
          <w:lang w:val="en-US"/>
        </w:rPr>
        <w:instrText>predict</w:instrText>
      </w:r>
      <w:r w:rsidR="001D5206" w:rsidRPr="001D5206">
        <w:instrText xml:space="preserve"> </w:instrText>
      </w:r>
      <w:r w:rsidR="001D5206">
        <w:rPr>
          <w:lang w:val="en-US"/>
        </w:rPr>
        <w:instrText>prognosis</w:instrText>
      </w:r>
      <w:r w:rsidR="001D5206" w:rsidRPr="001D5206">
        <w:instrText xml:space="preserve"> </w:instrText>
      </w:r>
      <w:r w:rsidR="001D5206">
        <w:rPr>
          <w:lang w:val="en-US"/>
        </w:rPr>
        <w:instrText>and</w:instrText>
      </w:r>
      <w:r w:rsidR="001D5206" w:rsidRPr="001D5206">
        <w:instrText xml:space="preserve"> </w:instrText>
      </w:r>
      <w:r w:rsidR="001D5206">
        <w:rPr>
          <w:lang w:val="en-US"/>
        </w:rPr>
        <w:instrText>therapy</w:instrText>
      </w:r>
      <w:r w:rsidR="001D5206" w:rsidRPr="001D5206">
        <w:instrText xml:space="preserve"> </w:instrText>
      </w:r>
      <w:r w:rsidR="001D5206">
        <w:rPr>
          <w:lang w:val="en-US"/>
        </w:rPr>
        <w:instrText>response</w:instrText>
      </w:r>
      <w:r w:rsidR="001D5206" w:rsidRPr="001D5206">
        <w:instrText xml:space="preserve">. </w:instrText>
      </w:r>
      <w:r w:rsidR="001D5206">
        <w:rPr>
          <w:lang w:val="en-US"/>
        </w:rPr>
        <w:instrText>Therefore</w:instrText>
      </w:r>
      <w:r w:rsidR="001D5206" w:rsidRPr="001D5206">
        <w:instrText xml:space="preserve">, </w:instrText>
      </w:r>
      <w:r w:rsidR="001D5206">
        <w:rPr>
          <w:lang w:val="en-US"/>
        </w:rPr>
        <w:instrText>they</w:instrText>
      </w:r>
      <w:r w:rsidR="001D5206" w:rsidRPr="001D5206">
        <w:instrText xml:space="preserve"> </w:instrText>
      </w:r>
      <w:r w:rsidR="001D5206">
        <w:rPr>
          <w:lang w:val="en-US"/>
        </w:rPr>
        <w:instrText>present</w:instrText>
      </w:r>
      <w:r w:rsidR="001D5206" w:rsidRPr="001D5206">
        <w:instrText xml:space="preserve"> </w:instrText>
      </w:r>
      <w:r w:rsidR="001D5206">
        <w:rPr>
          <w:lang w:val="en-US"/>
        </w:rPr>
        <w:instrText>promising</w:instrText>
      </w:r>
      <w:r w:rsidR="001D5206" w:rsidRPr="001D5206">
        <w:instrText xml:space="preserve"> </w:instrText>
      </w:r>
      <w:r w:rsidR="001D5206">
        <w:rPr>
          <w:lang w:val="en-US"/>
        </w:rPr>
        <w:instrText>biomarkers</w:instrText>
      </w:r>
      <w:r w:rsidR="001D5206" w:rsidRPr="001D5206">
        <w:instrText xml:space="preserve"> </w:instrText>
      </w:r>
      <w:r w:rsidR="001D5206">
        <w:rPr>
          <w:lang w:val="en-US"/>
        </w:rPr>
        <w:instrText>and</w:instrText>
      </w:r>
      <w:r w:rsidR="001D5206" w:rsidRPr="001D5206">
        <w:instrText xml:space="preserve"> </w:instrText>
      </w:r>
      <w:r w:rsidR="001D5206">
        <w:rPr>
          <w:lang w:val="en-US"/>
        </w:rPr>
        <w:instrText>therapeutic</w:instrText>
      </w:r>
      <w:r w:rsidR="001D5206" w:rsidRPr="001D5206">
        <w:instrText xml:space="preserve"> </w:instrText>
      </w:r>
      <w:r w:rsidR="001D5206">
        <w:rPr>
          <w:lang w:val="en-US"/>
        </w:rPr>
        <w:instrText>targets</w:instrText>
      </w:r>
      <w:r w:rsidR="001D5206" w:rsidRPr="001D5206">
        <w:instrText xml:space="preserve"> </w:instrText>
      </w:r>
      <w:r w:rsidR="001D5206">
        <w:rPr>
          <w:lang w:val="en-US"/>
        </w:rPr>
        <w:instrText>that</w:instrText>
      </w:r>
      <w:r w:rsidR="001D5206" w:rsidRPr="001D5206">
        <w:instrText xml:space="preserve"> </w:instrText>
      </w:r>
      <w:r w:rsidR="001D5206">
        <w:rPr>
          <w:lang w:val="en-US"/>
        </w:rPr>
        <w:instrText>might</w:instrText>
      </w:r>
      <w:r w:rsidR="001D5206" w:rsidRPr="001D5206">
        <w:instrText xml:space="preserve"> </w:instrText>
      </w:r>
      <w:r w:rsidR="001D5206">
        <w:rPr>
          <w:lang w:val="en-US"/>
        </w:rPr>
        <w:instrText>overcome</w:instrText>
      </w:r>
      <w:r w:rsidR="001D5206" w:rsidRPr="001D5206">
        <w:instrText xml:space="preserve"> </w:instrText>
      </w:r>
      <w:r w:rsidR="001D5206">
        <w:rPr>
          <w:lang w:val="en-US"/>
        </w:rPr>
        <w:instrText>the</w:instrText>
      </w:r>
      <w:r w:rsidR="001D5206" w:rsidRPr="001D5206">
        <w:instrText xml:space="preserve"> </w:instrText>
      </w:r>
      <w:r w:rsidR="001D5206">
        <w:rPr>
          <w:lang w:val="en-US"/>
        </w:rPr>
        <w:instrText>resistance</w:instrText>
      </w:r>
      <w:r w:rsidR="001D5206" w:rsidRPr="001D5206">
        <w:instrText xml:space="preserve"> </w:instrText>
      </w:r>
      <w:r w:rsidR="001D5206">
        <w:rPr>
          <w:lang w:val="en-US"/>
        </w:rPr>
        <w:instrText>to</w:instrText>
      </w:r>
      <w:r w:rsidR="001D5206" w:rsidRPr="001D5206">
        <w:instrText xml:space="preserve"> </w:instrText>
      </w:r>
      <w:r w:rsidR="001D5206">
        <w:rPr>
          <w:lang w:val="en-US"/>
        </w:rPr>
        <w:instrText>treatment</w:instrText>
      </w:r>
      <w:r w:rsidR="001D5206" w:rsidRPr="001D5206">
        <w:instrText xml:space="preserve"> </w:instrText>
      </w:r>
      <w:r w:rsidR="001D5206">
        <w:rPr>
          <w:lang w:val="en-US"/>
        </w:rPr>
        <w:instrText>and</w:instrText>
      </w:r>
      <w:r w:rsidR="001D5206" w:rsidRPr="001D5206">
        <w:instrText xml:space="preserve"> </w:instrText>
      </w:r>
      <w:r w:rsidR="001D5206">
        <w:rPr>
          <w:lang w:val="en-US"/>
        </w:rPr>
        <w:instrText>improve</w:instrText>
      </w:r>
      <w:r w:rsidR="001D5206" w:rsidRPr="001D5206">
        <w:instrText xml:space="preserve"> </w:instrText>
      </w:r>
      <w:r w:rsidR="001D5206">
        <w:rPr>
          <w:lang w:val="en-US"/>
        </w:rPr>
        <w:instrText>prognosis</w:instrText>
      </w:r>
      <w:r w:rsidR="001D5206" w:rsidRPr="001D5206">
        <w:instrText xml:space="preserve"> </w:instrText>
      </w:r>
      <w:r w:rsidR="001D5206">
        <w:rPr>
          <w:lang w:val="en-US"/>
        </w:rPr>
        <w:instrText>of</w:instrText>
      </w:r>
      <w:r w:rsidR="001D5206" w:rsidRPr="001D5206">
        <w:instrText xml:space="preserve"> </w:instrText>
      </w:r>
      <w:r w:rsidR="001D5206">
        <w:rPr>
          <w:lang w:val="en-US"/>
        </w:rPr>
        <w:instrText>glioma</w:instrText>
      </w:r>
      <w:r w:rsidR="001D5206" w:rsidRPr="001D5206">
        <w:instrText xml:space="preserve"> </w:instrText>
      </w:r>
      <w:r w:rsidR="001D5206">
        <w:rPr>
          <w:lang w:val="en-US"/>
        </w:rPr>
        <w:instrText>patients</w:instrText>
      </w:r>
      <w:r w:rsidR="001D5206" w:rsidRPr="001D5206">
        <w:instrText xml:space="preserve">. </w:instrText>
      </w:r>
      <w:r w:rsidR="001D5206">
        <w:rPr>
          <w:lang w:val="en-US"/>
        </w:rPr>
        <w:instrText>In</w:instrText>
      </w:r>
      <w:r w:rsidR="001D5206" w:rsidRPr="001D5206">
        <w:instrText xml:space="preserve"> </w:instrText>
      </w:r>
      <w:r w:rsidR="001D5206">
        <w:rPr>
          <w:lang w:val="en-US"/>
        </w:rPr>
        <w:instrText>this</w:instrText>
      </w:r>
      <w:r w:rsidR="001D5206" w:rsidRPr="001D5206">
        <w:instrText xml:space="preserve"> </w:instrText>
      </w:r>
      <w:r w:rsidR="001D5206">
        <w:rPr>
          <w:lang w:val="en-US"/>
        </w:rPr>
        <w:instrText>review</w:instrText>
      </w:r>
      <w:r w:rsidR="001D5206" w:rsidRPr="001D5206">
        <w:instrText xml:space="preserve">, </w:instrText>
      </w:r>
      <w:r w:rsidR="001D5206">
        <w:rPr>
          <w:lang w:val="en-US"/>
        </w:rPr>
        <w:instrText>we</w:instrText>
      </w:r>
      <w:r w:rsidR="001D5206" w:rsidRPr="001D5206">
        <w:instrText xml:space="preserve"> </w:instrText>
      </w:r>
      <w:r w:rsidR="001D5206">
        <w:rPr>
          <w:lang w:val="en-US"/>
        </w:rPr>
        <w:instrText>summarize</w:instrText>
      </w:r>
      <w:r w:rsidR="001D5206" w:rsidRPr="001D5206">
        <w:instrText xml:space="preserve"> </w:instrText>
      </w:r>
      <w:r w:rsidR="001D5206">
        <w:rPr>
          <w:lang w:val="en-US"/>
        </w:rPr>
        <w:instrText>the</w:instrText>
      </w:r>
      <w:r w:rsidR="001D5206" w:rsidRPr="001D5206">
        <w:instrText xml:space="preserve"> </w:instrText>
      </w:r>
      <w:r w:rsidR="001D5206">
        <w:rPr>
          <w:lang w:val="en-US"/>
        </w:rPr>
        <w:instrText>current</w:instrText>
      </w:r>
      <w:r w:rsidR="001D5206" w:rsidRPr="001D5206">
        <w:instrText xml:space="preserve"> </w:instrText>
      </w:r>
      <w:r w:rsidR="001D5206">
        <w:rPr>
          <w:lang w:val="en-US"/>
        </w:rPr>
        <w:instrText>knowledge</w:instrText>
      </w:r>
      <w:r w:rsidR="001D5206" w:rsidRPr="001D5206">
        <w:instrText xml:space="preserve"> </w:instrText>
      </w:r>
      <w:r w:rsidR="001D5206">
        <w:rPr>
          <w:lang w:val="en-US"/>
        </w:rPr>
        <w:instrText>of</w:instrText>
      </w:r>
      <w:r w:rsidR="001D5206" w:rsidRPr="001D5206">
        <w:instrText xml:space="preserve"> </w:instrText>
      </w:r>
      <w:r w:rsidR="001D5206">
        <w:rPr>
          <w:lang w:val="en-US"/>
        </w:rPr>
        <w:instrText>the</w:instrText>
      </w:r>
      <w:r w:rsidR="001D5206" w:rsidRPr="001D5206">
        <w:instrText xml:space="preserve"> </w:instrText>
      </w:r>
      <w:r w:rsidR="001D5206">
        <w:rPr>
          <w:lang w:val="en-US"/>
        </w:rPr>
        <w:instrText>functional</w:instrText>
      </w:r>
      <w:r w:rsidR="001D5206" w:rsidRPr="001D5206">
        <w:instrText xml:space="preserve"> </w:instrText>
      </w:r>
      <w:r w:rsidR="001D5206">
        <w:rPr>
          <w:lang w:val="en-US"/>
        </w:rPr>
        <w:instrText>role</w:instrText>
      </w:r>
      <w:r w:rsidR="001D5206" w:rsidRPr="001D5206">
        <w:instrText xml:space="preserve"> </w:instrText>
      </w:r>
      <w:r w:rsidR="001D5206">
        <w:rPr>
          <w:lang w:val="en-US"/>
        </w:rPr>
        <w:instrText>of</w:instrText>
      </w:r>
      <w:r w:rsidR="001D5206" w:rsidRPr="001D5206">
        <w:instrText xml:space="preserve"> </w:instrText>
      </w:r>
      <w:r w:rsidR="001D5206">
        <w:rPr>
          <w:lang w:val="en-US"/>
        </w:rPr>
        <w:instrText>miRNAs</w:instrText>
      </w:r>
      <w:r w:rsidR="001D5206" w:rsidRPr="001D5206">
        <w:instrText xml:space="preserve"> </w:instrText>
      </w:r>
      <w:r w:rsidR="001D5206">
        <w:rPr>
          <w:lang w:val="en-US"/>
        </w:rPr>
        <w:instrText>in</w:instrText>
      </w:r>
      <w:r w:rsidR="001D5206" w:rsidRPr="001D5206">
        <w:instrText xml:space="preserve"> </w:instrText>
      </w:r>
      <w:r w:rsidR="001D5206">
        <w:rPr>
          <w:lang w:val="en-US"/>
        </w:rPr>
        <w:instrText>gliomas</w:instrText>
      </w:r>
      <w:r w:rsidR="001D5206" w:rsidRPr="001D5206">
        <w:instrText xml:space="preserve"> </w:instrText>
      </w:r>
      <w:r w:rsidR="001D5206">
        <w:rPr>
          <w:lang w:val="en-US"/>
        </w:rPr>
        <w:instrText>resistance</w:instrText>
      </w:r>
      <w:r w:rsidR="001D5206" w:rsidRPr="001D5206">
        <w:instrText xml:space="preserve"> </w:instrText>
      </w:r>
      <w:r w:rsidR="001D5206">
        <w:rPr>
          <w:lang w:val="en-US"/>
        </w:rPr>
        <w:instrText>to</w:instrText>
      </w:r>
      <w:r w:rsidR="001D5206" w:rsidRPr="001D5206">
        <w:instrText xml:space="preserve"> </w:instrText>
      </w:r>
      <w:r w:rsidR="001D5206">
        <w:rPr>
          <w:lang w:val="en-US"/>
        </w:rPr>
        <w:instrText>chemo</w:instrText>
      </w:r>
      <w:r w:rsidR="001D5206" w:rsidRPr="001D5206">
        <w:instrText xml:space="preserve">- </w:instrText>
      </w:r>
      <w:r w:rsidR="001D5206">
        <w:rPr>
          <w:lang w:val="en-US"/>
        </w:rPr>
        <w:instrText>and</w:instrText>
      </w:r>
      <w:r w:rsidR="001D5206" w:rsidRPr="001D5206">
        <w:instrText xml:space="preserve"> </w:instrText>
      </w:r>
      <w:r w:rsidR="001D5206">
        <w:rPr>
          <w:lang w:val="en-US"/>
        </w:rPr>
        <w:instrText>radiotherapy</w:instrText>
      </w:r>
      <w:r w:rsidR="001D5206" w:rsidRPr="001D5206">
        <w:instrText>.", "</w:instrText>
      </w:r>
      <w:r w:rsidR="001D5206">
        <w:rPr>
          <w:lang w:val="en-US"/>
        </w:rPr>
        <w:instrText>author</w:instrText>
      </w:r>
      <w:r w:rsidR="001D5206" w:rsidRPr="001D5206">
        <w:instrText>" : [ { "</w:instrText>
      </w:r>
      <w:r w:rsidR="001D5206">
        <w:rPr>
          <w:lang w:val="en-US"/>
        </w:rPr>
        <w:instrText>dropping</w:instrText>
      </w:r>
      <w:r w:rsidR="001D5206" w:rsidRPr="001D5206">
        <w:instrText>-</w:instrText>
      </w:r>
      <w:r w:rsidR="001D5206">
        <w:rPr>
          <w:lang w:val="en-US"/>
        </w:rPr>
        <w:instrText>particle</w:instrText>
      </w:r>
      <w:r w:rsidR="001D5206" w:rsidRPr="001D5206">
        <w:instrText>" : "", "</w:instrText>
      </w:r>
      <w:r w:rsidR="001D5206">
        <w:rPr>
          <w:lang w:val="en-US"/>
        </w:rPr>
        <w:instrText>family</w:instrText>
      </w:r>
      <w:r w:rsidR="001D5206" w:rsidRPr="001D5206">
        <w:instrText>" : "</w:instrText>
      </w:r>
      <w:r w:rsidR="001D5206">
        <w:rPr>
          <w:lang w:val="en-US"/>
        </w:rPr>
        <w:instrText>Besse</w:instrText>
      </w:r>
      <w:r w:rsidR="001D5206" w:rsidRPr="001D5206">
        <w:instrText>", "</w:instrText>
      </w:r>
      <w:r w:rsidR="001D5206">
        <w:rPr>
          <w:lang w:val="en-US"/>
        </w:rPr>
        <w:instrText>given</w:instrText>
      </w:r>
      <w:r w:rsidR="001D5206" w:rsidRPr="001D5206">
        <w:instrText>" : "</w:instrText>
      </w:r>
      <w:r w:rsidR="001D5206">
        <w:rPr>
          <w:lang w:val="en-US"/>
        </w:rPr>
        <w:instrText>Andrej</w:instrText>
      </w:r>
      <w:r w:rsidR="001D5206" w:rsidRPr="001D5206">
        <w:instrText>", "</w:instrText>
      </w:r>
      <w:r w:rsidR="001D5206">
        <w:rPr>
          <w:lang w:val="en-US"/>
        </w:rPr>
        <w:instrText>non</w:instrText>
      </w:r>
      <w:r w:rsidR="001D5206" w:rsidRPr="001D5206">
        <w:instrText>-</w:instrText>
      </w:r>
      <w:r w:rsidR="001D5206">
        <w:rPr>
          <w:lang w:val="en-US"/>
        </w:rPr>
        <w:instrText>dropping</w:instrText>
      </w:r>
      <w:r w:rsidR="001D5206" w:rsidRPr="001D5206">
        <w:instrText>-</w:instrText>
      </w:r>
      <w:r w:rsidR="001D5206">
        <w:rPr>
          <w:lang w:val="en-US"/>
        </w:rPr>
        <w:instrText>particle</w:instrText>
      </w:r>
      <w:r w:rsidR="001D5206" w:rsidRPr="001D5206">
        <w:instrText>" : "", "</w:instrText>
      </w:r>
      <w:r w:rsidR="001D5206">
        <w:rPr>
          <w:lang w:val="en-US"/>
        </w:rPr>
        <w:instrText>parse</w:instrText>
      </w:r>
      <w:r w:rsidR="001D5206" w:rsidRPr="001D5206">
        <w:instrText>-</w:instrText>
      </w:r>
      <w:r w:rsidR="001D5206">
        <w:rPr>
          <w:lang w:val="en-US"/>
        </w:rPr>
        <w:instrText>names</w:instrText>
      </w:r>
      <w:r w:rsidR="001D5206" w:rsidRPr="001D5206">
        <w:instrText xml:space="preserve">" : </w:instrText>
      </w:r>
      <w:r w:rsidR="001D5206">
        <w:rPr>
          <w:lang w:val="en-US"/>
        </w:rPr>
        <w:instrText>false</w:instrText>
      </w:r>
      <w:r w:rsidR="001D5206" w:rsidRPr="001D5206">
        <w:instrText>, "</w:instrText>
      </w:r>
      <w:r w:rsidR="001D5206">
        <w:rPr>
          <w:lang w:val="en-US"/>
        </w:rPr>
        <w:instrText>suffix</w:instrText>
      </w:r>
      <w:r w:rsidR="001D5206" w:rsidRPr="001D5206">
        <w:instrText>" : "" }, { "</w:instrText>
      </w:r>
      <w:r w:rsidR="001D5206">
        <w:rPr>
          <w:lang w:val="en-US"/>
        </w:rPr>
        <w:instrText>dropping</w:instrText>
      </w:r>
      <w:r w:rsidR="001D5206" w:rsidRPr="001D5206">
        <w:instrText>-</w:instrText>
      </w:r>
      <w:r w:rsidR="001D5206">
        <w:rPr>
          <w:lang w:val="en-US"/>
        </w:rPr>
        <w:instrText>particle</w:instrText>
      </w:r>
      <w:r w:rsidR="001D5206" w:rsidRPr="001D5206">
        <w:instrText>" : "", "</w:instrText>
      </w:r>
      <w:r w:rsidR="001D5206">
        <w:rPr>
          <w:lang w:val="en-US"/>
        </w:rPr>
        <w:instrText>family</w:instrText>
      </w:r>
      <w:r w:rsidR="001D5206" w:rsidRPr="001D5206">
        <w:instrText>" : "</w:instrText>
      </w:r>
      <w:r w:rsidR="001D5206">
        <w:rPr>
          <w:lang w:val="en-US"/>
        </w:rPr>
        <w:instrText>Sana</w:instrText>
      </w:r>
      <w:r w:rsidR="001D5206" w:rsidRPr="001D5206">
        <w:instrText>", "</w:instrText>
      </w:r>
      <w:r w:rsidR="001D5206">
        <w:rPr>
          <w:lang w:val="en-US"/>
        </w:rPr>
        <w:instrText>given</w:instrText>
      </w:r>
      <w:r w:rsidR="001D5206" w:rsidRPr="001D5206">
        <w:instrText>" : "</w:instrText>
      </w:r>
      <w:r w:rsidR="001D5206">
        <w:rPr>
          <w:lang w:val="en-US"/>
        </w:rPr>
        <w:instrText>Jiri</w:instrText>
      </w:r>
      <w:r w:rsidR="001D5206" w:rsidRPr="001D5206">
        <w:instrText>", "</w:instrText>
      </w:r>
      <w:r w:rsidR="001D5206">
        <w:rPr>
          <w:lang w:val="en-US"/>
        </w:rPr>
        <w:instrText>non</w:instrText>
      </w:r>
      <w:r w:rsidR="001D5206" w:rsidRPr="001D5206">
        <w:instrText>-</w:instrText>
      </w:r>
      <w:r w:rsidR="001D5206">
        <w:rPr>
          <w:lang w:val="en-US"/>
        </w:rPr>
        <w:instrText>dropping</w:instrText>
      </w:r>
      <w:r w:rsidR="001D5206" w:rsidRPr="001D5206">
        <w:instrText>-</w:instrText>
      </w:r>
      <w:r w:rsidR="001D5206">
        <w:rPr>
          <w:lang w:val="en-US"/>
        </w:rPr>
        <w:instrText>particle</w:instrText>
      </w:r>
      <w:r w:rsidR="001D5206" w:rsidRPr="001D5206">
        <w:instrText>" : "", "</w:instrText>
      </w:r>
      <w:r w:rsidR="001D5206">
        <w:rPr>
          <w:lang w:val="en-US"/>
        </w:rPr>
        <w:instrText>parse</w:instrText>
      </w:r>
      <w:r w:rsidR="001D5206" w:rsidRPr="001D5206">
        <w:instrText>-</w:instrText>
      </w:r>
      <w:r w:rsidR="001D5206">
        <w:rPr>
          <w:lang w:val="en-US"/>
        </w:rPr>
        <w:instrText>names</w:instrText>
      </w:r>
      <w:r w:rsidR="001D5206" w:rsidRPr="001D5206">
        <w:instrText xml:space="preserve">" : </w:instrText>
      </w:r>
      <w:r w:rsidR="001D5206">
        <w:rPr>
          <w:lang w:val="en-US"/>
        </w:rPr>
        <w:instrText>false</w:instrText>
      </w:r>
      <w:r w:rsidR="001D5206" w:rsidRPr="001D5206">
        <w:instrText>, "</w:instrText>
      </w:r>
      <w:r w:rsidR="001D5206">
        <w:rPr>
          <w:lang w:val="en-US"/>
        </w:rPr>
        <w:instrText>suffix</w:instrText>
      </w:r>
      <w:r w:rsidR="001D5206" w:rsidRPr="001D5206">
        <w:instrText>" : "" }, { "</w:instrText>
      </w:r>
      <w:r w:rsidR="001D5206">
        <w:rPr>
          <w:lang w:val="en-US"/>
        </w:rPr>
        <w:instrText>dropping</w:instrText>
      </w:r>
      <w:r w:rsidR="001D5206" w:rsidRPr="001D5206">
        <w:instrText>-</w:instrText>
      </w:r>
      <w:r w:rsidR="001D5206">
        <w:rPr>
          <w:lang w:val="en-US"/>
        </w:rPr>
        <w:instrText>particle</w:instrText>
      </w:r>
      <w:r w:rsidR="001D5206" w:rsidRPr="001D5206">
        <w:instrText>" : "", "</w:instrText>
      </w:r>
      <w:r w:rsidR="001D5206">
        <w:rPr>
          <w:lang w:val="en-US"/>
        </w:rPr>
        <w:instrText>family</w:instrText>
      </w:r>
      <w:r w:rsidR="001D5206" w:rsidRPr="001D5206">
        <w:instrText>" : "</w:instrText>
      </w:r>
      <w:r w:rsidR="001D5206">
        <w:rPr>
          <w:lang w:val="en-US"/>
        </w:rPr>
        <w:instrText>Fadrus</w:instrText>
      </w:r>
      <w:r w:rsidR="001D5206" w:rsidRPr="001D5206">
        <w:instrText>", "</w:instrText>
      </w:r>
      <w:r w:rsidR="001D5206">
        <w:rPr>
          <w:lang w:val="en-US"/>
        </w:rPr>
        <w:instrText>given</w:instrText>
      </w:r>
      <w:r w:rsidR="001D5206" w:rsidRPr="001D5206">
        <w:instrText>" : "</w:instrText>
      </w:r>
      <w:r w:rsidR="001D5206">
        <w:rPr>
          <w:lang w:val="en-US"/>
        </w:rPr>
        <w:instrText>Pavel</w:instrText>
      </w:r>
      <w:r w:rsidR="001D5206" w:rsidRPr="001D5206">
        <w:instrText>", "</w:instrText>
      </w:r>
      <w:r w:rsidR="001D5206">
        <w:rPr>
          <w:lang w:val="en-US"/>
        </w:rPr>
        <w:instrText>non</w:instrText>
      </w:r>
      <w:r w:rsidR="001D5206" w:rsidRPr="001D5206">
        <w:instrText>-</w:instrText>
      </w:r>
      <w:r w:rsidR="001D5206">
        <w:rPr>
          <w:lang w:val="en-US"/>
        </w:rPr>
        <w:instrText>dropping</w:instrText>
      </w:r>
      <w:r w:rsidR="001D5206" w:rsidRPr="001D5206">
        <w:instrText>-</w:instrText>
      </w:r>
      <w:r w:rsidR="001D5206">
        <w:rPr>
          <w:lang w:val="en-US"/>
        </w:rPr>
        <w:instrText>particle</w:instrText>
      </w:r>
      <w:r w:rsidR="001D5206" w:rsidRPr="001D5206">
        <w:instrText>" : "", "</w:instrText>
      </w:r>
      <w:r w:rsidR="001D5206">
        <w:rPr>
          <w:lang w:val="en-US"/>
        </w:rPr>
        <w:instrText>parse</w:instrText>
      </w:r>
      <w:r w:rsidR="001D5206" w:rsidRPr="001D5206">
        <w:instrText>-</w:instrText>
      </w:r>
      <w:r w:rsidR="001D5206">
        <w:rPr>
          <w:lang w:val="en-US"/>
        </w:rPr>
        <w:instrText>names</w:instrText>
      </w:r>
      <w:r w:rsidR="001D5206" w:rsidRPr="001D5206">
        <w:instrText xml:space="preserve">" : </w:instrText>
      </w:r>
      <w:r w:rsidR="001D5206">
        <w:rPr>
          <w:lang w:val="en-US"/>
        </w:rPr>
        <w:instrText>false</w:instrText>
      </w:r>
      <w:r w:rsidR="001D5206" w:rsidRPr="001D5206">
        <w:instrText>, "</w:instrText>
      </w:r>
      <w:r w:rsidR="001D5206">
        <w:rPr>
          <w:lang w:val="en-US"/>
        </w:rPr>
        <w:instrText>suffix</w:instrText>
      </w:r>
      <w:r w:rsidR="001D5206" w:rsidRPr="001D5206">
        <w:instrText>" : "" }, { "</w:instrText>
      </w:r>
      <w:r w:rsidR="001D5206">
        <w:rPr>
          <w:lang w:val="en-US"/>
        </w:rPr>
        <w:instrText>dropping</w:instrText>
      </w:r>
      <w:r w:rsidR="001D5206" w:rsidRPr="001D5206">
        <w:instrText>-</w:instrText>
      </w:r>
      <w:r w:rsidR="001D5206">
        <w:rPr>
          <w:lang w:val="en-US"/>
        </w:rPr>
        <w:instrText>particle</w:instrText>
      </w:r>
      <w:r w:rsidR="001D5206" w:rsidRPr="001D5206">
        <w:instrText>" : "", "</w:instrText>
      </w:r>
      <w:r w:rsidR="001D5206">
        <w:rPr>
          <w:lang w:val="en-US"/>
        </w:rPr>
        <w:instrText>family</w:instrText>
      </w:r>
      <w:r w:rsidR="001D5206" w:rsidRPr="001D5206">
        <w:instrText>" : "</w:instrText>
      </w:r>
      <w:r w:rsidR="001D5206">
        <w:rPr>
          <w:lang w:val="en-US"/>
        </w:rPr>
        <w:instrText>Slaby</w:instrText>
      </w:r>
      <w:r w:rsidR="001D5206" w:rsidRPr="001D5206">
        <w:instrText>", "</w:instrText>
      </w:r>
      <w:r w:rsidR="001D5206">
        <w:rPr>
          <w:lang w:val="en-US"/>
        </w:rPr>
        <w:instrText>given</w:instrText>
      </w:r>
      <w:r w:rsidR="001D5206" w:rsidRPr="001D5206">
        <w:instrText>" : "</w:instrText>
      </w:r>
      <w:r w:rsidR="001D5206">
        <w:rPr>
          <w:lang w:val="en-US"/>
        </w:rPr>
        <w:instrText>Ondrej</w:instrText>
      </w:r>
      <w:r w:rsidR="001D5206" w:rsidRPr="001D5206">
        <w:instrText>", "</w:instrText>
      </w:r>
      <w:r w:rsidR="001D5206">
        <w:rPr>
          <w:lang w:val="en-US"/>
        </w:rPr>
        <w:instrText>non</w:instrText>
      </w:r>
      <w:r w:rsidR="001D5206" w:rsidRPr="001D5206">
        <w:instrText>-</w:instrText>
      </w:r>
      <w:r w:rsidR="001D5206">
        <w:rPr>
          <w:lang w:val="en-US"/>
        </w:rPr>
        <w:instrText>dropping</w:instrText>
      </w:r>
      <w:r w:rsidR="001D5206" w:rsidRPr="001D5206">
        <w:instrText>-</w:instrText>
      </w:r>
      <w:r w:rsidR="001D5206">
        <w:rPr>
          <w:lang w:val="en-US"/>
        </w:rPr>
        <w:instrText>particle</w:instrText>
      </w:r>
      <w:r w:rsidR="001D5206" w:rsidRPr="001D5206">
        <w:instrText>" : "", "</w:instrText>
      </w:r>
      <w:r w:rsidR="001D5206">
        <w:rPr>
          <w:lang w:val="en-US"/>
        </w:rPr>
        <w:instrText>parse</w:instrText>
      </w:r>
      <w:r w:rsidR="001D5206" w:rsidRPr="001D5206">
        <w:instrText>-</w:instrText>
      </w:r>
      <w:r w:rsidR="001D5206">
        <w:rPr>
          <w:lang w:val="en-US"/>
        </w:rPr>
        <w:instrText>names</w:instrText>
      </w:r>
      <w:r w:rsidR="001D5206" w:rsidRPr="001D5206">
        <w:instrText xml:space="preserve">" : </w:instrText>
      </w:r>
      <w:r w:rsidR="001D5206">
        <w:rPr>
          <w:lang w:val="en-US"/>
        </w:rPr>
        <w:instrText>false</w:instrText>
      </w:r>
      <w:r w:rsidR="001D5206" w:rsidRPr="001D5206">
        <w:instrText>, "</w:instrText>
      </w:r>
      <w:r w:rsidR="001D5206">
        <w:rPr>
          <w:lang w:val="en-US"/>
        </w:rPr>
        <w:instrText>suffix</w:instrText>
      </w:r>
      <w:r w:rsidR="001D5206" w:rsidRPr="001D5206">
        <w:instrText>" : "" } ], "</w:instrText>
      </w:r>
      <w:r w:rsidR="001D5206">
        <w:rPr>
          <w:lang w:val="en-US"/>
        </w:rPr>
        <w:instrText>container</w:instrText>
      </w:r>
      <w:r w:rsidR="001D5206" w:rsidRPr="001D5206">
        <w:instrText>-</w:instrText>
      </w:r>
      <w:r w:rsidR="001D5206">
        <w:rPr>
          <w:lang w:val="en-US"/>
        </w:rPr>
        <w:instrText>title</w:instrText>
      </w:r>
      <w:r w:rsidR="001D5206" w:rsidRPr="001D5206">
        <w:instrText>" : "</w:instrText>
      </w:r>
      <w:r w:rsidR="001D5206">
        <w:rPr>
          <w:lang w:val="en-US"/>
        </w:rPr>
        <w:instrText>Tumour</w:instrText>
      </w:r>
      <w:r w:rsidR="001D5206" w:rsidRPr="001D5206">
        <w:instrText xml:space="preserve"> </w:instrText>
      </w:r>
      <w:r w:rsidR="001D5206">
        <w:rPr>
          <w:lang w:val="en-US"/>
        </w:rPr>
        <w:instrText>biology</w:instrText>
      </w:r>
      <w:r w:rsidR="001D5206" w:rsidRPr="001D5206">
        <w:instrText xml:space="preserve"> : </w:instrText>
      </w:r>
      <w:r w:rsidR="001D5206">
        <w:rPr>
          <w:lang w:val="en-US"/>
        </w:rPr>
        <w:instrText>the</w:instrText>
      </w:r>
      <w:r w:rsidR="001D5206" w:rsidRPr="001D5206">
        <w:instrText xml:space="preserve"> </w:instrText>
      </w:r>
      <w:r w:rsidR="001D5206">
        <w:rPr>
          <w:lang w:val="en-US"/>
        </w:rPr>
        <w:instrText>journal</w:instrText>
      </w:r>
      <w:r w:rsidR="001D5206" w:rsidRPr="001D5206">
        <w:instrText xml:space="preserve"> </w:instrText>
      </w:r>
      <w:r w:rsidR="001D5206">
        <w:rPr>
          <w:lang w:val="en-US"/>
        </w:rPr>
        <w:instrText>of</w:instrText>
      </w:r>
      <w:r w:rsidR="001D5206" w:rsidRPr="001D5206">
        <w:instrText xml:space="preserve"> </w:instrText>
      </w:r>
      <w:r w:rsidR="001D5206">
        <w:rPr>
          <w:lang w:val="en-US"/>
        </w:rPr>
        <w:instrText>the</w:instrText>
      </w:r>
      <w:r w:rsidR="001D5206" w:rsidRPr="001D5206">
        <w:instrText xml:space="preserve"> </w:instrText>
      </w:r>
      <w:r w:rsidR="001D5206">
        <w:rPr>
          <w:lang w:val="en-US"/>
        </w:rPr>
        <w:instrText>International</w:instrText>
      </w:r>
      <w:r w:rsidR="001D5206" w:rsidRPr="001D5206">
        <w:instrText xml:space="preserve"> </w:instrText>
      </w:r>
      <w:r w:rsidR="001D5206">
        <w:rPr>
          <w:lang w:val="en-US"/>
        </w:rPr>
        <w:instrText>Society</w:instrText>
      </w:r>
      <w:r w:rsidR="001D5206" w:rsidRPr="001D5206">
        <w:instrText xml:space="preserve"> </w:instrText>
      </w:r>
      <w:r w:rsidR="001D5206">
        <w:rPr>
          <w:lang w:val="en-US"/>
        </w:rPr>
        <w:instrText>for</w:instrText>
      </w:r>
      <w:r w:rsidR="001D5206" w:rsidRPr="001D5206">
        <w:instrText xml:space="preserve"> </w:instrText>
      </w:r>
      <w:r w:rsidR="001D5206">
        <w:rPr>
          <w:lang w:val="en-US"/>
        </w:rPr>
        <w:instrText>Oncodevelopmental</w:instrText>
      </w:r>
      <w:r w:rsidR="001D5206" w:rsidRPr="001D5206">
        <w:instrText xml:space="preserve"> </w:instrText>
      </w:r>
      <w:r w:rsidR="001D5206">
        <w:rPr>
          <w:lang w:val="en-US"/>
        </w:rPr>
        <w:instrText>Biology</w:instrText>
      </w:r>
      <w:r w:rsidR="001D5206" w:rsidRPr="001D5206">
        <w:instrText xml:space="preserve"> </w:instrText>
      </w:r>
      <w:r w:rsidR="001D5206">
        <w:rPr>
          <w:lang w:val="en-US"/>
        </w:rPr>
        <w:instrText>and</w:instrText>
      </w:r>
      <w:r w:rsidR="001D5206" w:rsidRPr="001D5206">
        <w:instrText xml:space="preserve"> </w:instrText>
      </w:r>
      <w:r w:rsidR="001D5206">
        <w:rPr>
          <w:lang w:val="en-US"/>
        </w:rPr>
        <w:instrText>Medicine</w:instrText>
      </w:r>
      <w:r w:rsidR="001D5206" w:rsidRPr="001D5206">
        <w:instrText>", "</w:instrText>
      </w:r>
      <w:r w:rsidR="001D5206">
        <w:rPr>
          <w:lang w:val="en-US"/>
        </w:rPr>
        <w:instrText>id</w:instrText>
      </w:r>
      <w:r w:rsidR="001D5206" w:rsidRPr="001D5206">
        <w:instrText>" : "</w:instrText>
      </w:r>
      <w:r w:rsidR="001D5206">
        <w:rPr>
          <w:lang w:val="en-US"/>
        </w:rPr>
        <w:instrText>ITEM</w:instrText>
      </w:r>
      <w:r w:rsidR="001D5206" w:rsidRPr="001D5206">
        <w:instrText>-1", "</w:instrText>
      </w:r>
      <w:r w:rsidR="001D5206">
        <w:rPr>
          <w:lang w:val="en-US"/>
        </w:rPr>
        <w:instrText>issued</w:instrText>
      </w:r>
      <w:r w:rsidR="001D5206" w:rsidRPr="001D5206">
        <w:instrText>" : { "</w:instrText>
      </w:r>
      <w:r w:rsidR="001D5206">
        <w:rPr>
          <w:lang w:val="en-US"/>
        </w:rPr>
        <w:instrText>date</w:instrText>
      </w:r>
      <w:r w:rsidR="001D5206" w:rsidRPr="001D5206">
        <w:instrText>-</w:instrText>
      </w:r>
      <w:r w:rsidR="001D5206">
        <w:rPr>
          <w:lang w:val="en-US"/>
        </w:rPr>
        <w:instrText>parts</w:instrText>
      </w:r>
      <w:r w:rsidR="001D5206" w:rsidRPr="001D5206">
        <w:instrText>" : [ [ "2013", "4", "9" ] ] }, "</w:instrText>
      </w:r>
      <w:r w:rsidR="001D5206">
        <w:rPr>
          <w:lang w:val="en-US"/>
        </w:rPr>
        <w:instrText>title</w:instrText>
      </w:r>
      <w:r w:rsidR="001D5206" w:rsidRPr="001D5206">
        <w:instrText>" : "</w:instrText>
      </w:r>
      <w:r w:rsidR="001D5206">
        <w:rPr>
          <w:lang w:val="en-US"/>
        </w:rPr>
        <w:instrText>MicroRNAs</w:instrText>
      </w:r>
      <w:r w:rsidR="001D5206" w:rsidRPr="001D5206">
        <w:instrText xml:space="preserve"> </w:instrText>
      </w:r>
      <w:r w:rsidR="001D5206">
        <w:rPr>
          <w:lang w:val="en-US"/>
        </w:rPr>
        <w:instrText>involved</w:instrText>
      </w:r>
      <w:r w:rsidR="001D5206" w:rsidRPr="001D5206">
        <w:instrText xml:space="preserve"> </w:instrText>
      </w:r>
      <w:r w:rsidR="001D5206">
        <w:rPr>
          <w:lang w:val="en-US"/>
        </w:rPr>
        <w:instrText>in</w:instrText>
      </w:r>
      <w:r w:rsidR="001D5206" w:rsidRPr="001D5206">
        <w:instrText xml:space="preserve"> </w:instrText>
      </w:r>
      <w:r w:rsidR="001D5206">
        <w:rPr>
          <w:lang w:val="en-US"/>
        </w:rPr>
        <w:instrText>chemo</w:instrText>
      </w:r>
      <w:r w:rsidR="001D5206" w:rsidRPr="001D5206">
        <w:instrText xml:space="preserve">- </w:instrText>
      </w:r>
      <w:r w:rsidR="001D5206">
        <w:rPr>
          <w:lang w:val="en-US"/>
        </w:rPr>
        <w:instrText>and</w:instrText>
      </w:r>
      <w:r w:rsidR="001D5206" w:rsidRPr="001D5206">
        <w:instrText xml:space="preserve"> </w:instrText>
      </w:r>
      <w:r w:rsidR="001D5206">
        <w:rPr>
          <w:lang w:val="en-US"/>
        </w:rPr>
        <w:instrText>radioresistance</w:instrText>
      </w:r>
      <w:r w:rsidR="001D5206" w:rsidRPr="001D5206">
        <w:instrText xml:space="preserve"> </w:instrText>
      </w:r>
      <w:r w:rsidR="001D5206">
        <w:rPr>
          <w:lang w:val="en-US"/>
        </w:rPr>
        <w:instrText>of</w:instrText>
      </w:r>
      <w:r w:rsidR="001D5206" w:rsidRPr="001D5206">
        <w:instrText xml:space="preserve"> </w:instrText>
      </w:r>
      <w:r w:rsidR="001D5206">
        <w:rPr>
          <w:lang w:val="en-US"/>
        </w:rPr>
        <w:instrText>high</w:instrText>
      </w:r>
      <w:r w:rsidR="001D5206" w:rsidRPr="001D5206">
        <w:instrText>-</w:instrText>
      </w:r>
      <w:r w:rsidR="001D5206">
        <w:rPr>
          <w:lang w:val="en-US"/>
        </w:rPr>
        <w:instrText>grade</w:instrText>
      </w:r>
      <w:r w:rsidR="001D5206" w:rsidRPr="001D5206">
        <w:instrText xml:space="preserve"> </w:instrText>
      </w:r>
      <w:r w:rsidR="001D5206">
        <w:rPr>
          <w:lang w:val="en-US"/>
        </w:rPr>
        <w:instrText>gliomas</w:instrText>
      </w:r>
      <w:r w:rsidR="001D5206" w:rsidRPr="001D5206">
        <w:instrText>.", "</w:instrText>
      </w:r>
      <w:r w:rsidR="001D5206">
        <w:rPr>
          <w:lang w:val="en-US"/>
        </w:rPr>
        <w:instrText>type</w:instrText>
      </w:r>
      <w:r w:rsidR="001D5206" w:rsidRPr="001D5206">
        <w:instrText>" : "</w:instrText>
      </w:r>
      <w:r w:rsidR="001D5206">
        <w:rPr>
          <w:lang w:val="en-US"/>
        </w:rPr>
        <w:instrText>article</w:instrText>
      </w:r>
      <w:r w:rsidR="001D5206" w:rsidRPr="001D5206">
        <w:instrText>-</w:instrText>
      </w:r>
      <w:r w:rsidR="001D5206">
        <w:rPr>
          <w:lang w:val="en-US"/>
        </w:rPr>
        <w:instrText>journal</w:instrText>
      </w:r>
      <w:r w:rsidR="001D5206" w:rsidRPr="001D5206">
        <w:instrText>" }, "</w:instrText>
      </w:r>
      <w:r w:rsidR="001D5206">
        <w:rPr>
          <w:lang w:val="en-US"/>
        </w:rPr>
        <w:instrText>uris</w:instrText>
      </w:r>
      <w:r w:rsidR="001D5206" w:rsidRPr="001D5206">
        <w:instrText>" : [ "</w:instrText>
      </w:r>
      <w:r w:rsidR="001D5206">
        <w:rPr>
          <w:lang w:val="en-US"/>
        </w:rPr>
        <w:instrText>http</w:instrText>
      </w:r>
      <w:r w:rsidR="001D5206" w:rsidRPr="001D5206">
        <w:instrText>://</w:instrText>
      </w:r>
      <w:r w:rsidR="001D5206">
        <w:rPr>
          <w:lang w:val="en-US"/>
        </w:rPr>
        <w:instrText>www</w:instrText>
      </w:r>
      <w:r w:rsidR="001D5206" w:rsidRPr="001D5206">
        <w:instrText>.</w:instrText>
      </w:r>
      <w:r w:rsidR="001D5206">
        <w:rPr>
          <w:lang w:val="en-US"/>
        </w:rPr>
        <w:instrText>mendeley</w:instrText>
      </w:r>
      <w:r w:rsidR="001D5206" w:rsidRPr="001D5206">
        <w:instrText>.</w:instrText>
      </w:r>
      <w:r w:rsidR="001D5206">
        <w:rPr>
          <w:lang w:val="en-US"/>
        </w:rPr>
        <w:instrText>com</w:instrText>
      </w:r>
      <w:r w:rsidR="001D5206" w:rsidRPr="001D5206">
        <w:instrText>/</w:instrText>
      </w:r>
      <w:r w:rsidR="001D5206">
        <w:rPr>
          <w:lang w:val="en-US"/>
        </w:rPr>
        <w:instrText>documents</w:instrText>
      </w:r>
      <w:r w:rsidR="001D5206" w:rsidRPr="001D5206">
        <w:instrText>/?</w:instrText>
      </w:r>
      <w:r w:rsidR="001D5206">
        <w:rPr>
          <w:lang w:val="en-US"/>
        </w:rPr>
        <w:instrText>uuid</w:instrText>
      </w:r>
      <w:r w:rsidR="001D5206" w:rsidRPr="001D5206">
        <w:instrText>=</w:instrText>
      </w:r>
      <w:r w:rsidR="001D5206">
        <w:rPr>
          <w:lang w:val="en-US"/>
        </w:rPr>
        <w:instrText>ba</w:instrText>
      </w:r>
      <w:r w:rsidR="001D5206" w:rsidRPr="001D5206">
        <w:instrText>47</w:instrText>
      </w:r>
      <w:r w:rsidR="001D5206">
        <w:rPr>
          <w:lang w:val="en-US"/>
        </w:rPr>
        <w:instrText>a</w:instrText>
      </w:r>
      <w:r w:rsidR="001D5206" w:rsidRPr="001D5206">
        <w:instrText>5</w:instrText>
      </w:r>
      <w:r w:rsidR="001D5206">
        <w:rPr>
          <w:lang w:val="en-US"/>
        </w:rPr>
        <w:instrText>f</w:instrText>
      </w:r>
      <w:r w:rsidR="001D5206" w:rsidRPr="001D5206">
        <w:instrText>4-</w:instrText>
      </w:r>
      <w:r w:rsidR="001D5206">
        <w:rPr>
          <w:lang w:val="en-US"/>
        </w:rPr>
        <w:instrText>c</w:instrText>
      </w:r>
      <w:r w:rsidR="001D5206" w:rsidRPr="001D5206">
        <w:instrText>553-4</w:instrText>
      </w:r>
      <w:r w:rsidR="001D5206">
        <w:rPr>
          <w:lang w:val="en-US"/>
        </w:rPr>
        <w:instrText>ec</w:instrText>
      </w:r>
      <w:r w:rsidR="001D5206" w:rsidRPr="001D5206">
        <w:instrText>7-90</w:instrText>
      </w:r>
      <w:r w:rsidR="001D5206">
        <w:rPr>
          <w:lang w:val="en-US"/>
        </w:rPr>
        <w:instrText>be</w:instrText>
      </w:r>
      <w:r w:rsidR="001D5206" w:rsidRPr="001D5206">
        <w:instrText>-</w:instrText>
      </w:r>
      <w:r w:rsidR="001D5206">
        <w:rPr>
          <w:lang w:val="en-US"/>
        </w:rPr>
        <w:instrText>d</w:instrText>
      </w:r>
      <w:r w:rsidR="001D5206" w:rsidRPr="001D5206">
        <w:instrText>88299</w:instrText>
      </w:r>
      <w:r w:rsidR="001D5206">
        <w:rPr>
          <w:lang w:val="en-US"/>
        </w:rPr>
        <w:instrText>a</w:instrText>
      </w:r>
      <w:r w:rsidR="001D5206" w:rsidRPr="001D5206">
        <w:instrText>37224" ] } ], "</w:instrText>
      </w:r>
      <w:r w:rsidR="001D5206">
        <w:rPr>
          <w:lang w:val="en-US"/>
        </w:rPr>
        <w:instrText>mendeley</w:instrText>
      </w:r>
      <w:r w:rsidR="001D5206" w:rsidRPr="001D5206">
        <w:instrText>" : { "</w:instrText>
      </w:r>
      <w:r w:rsidR="001D5206">
        <w:rPr>
          <w:lang w:val="en-US"/>
        </w:rPr>
        <w:instrText>previouslyFormattedCitation</w:instrText>
      </w:r>
      <w:r w:rsidR="001D5206" w:rsidRPr="001D5206">
        <w:instrText>" : "(</w:instrText>
      </w:r>
      <w:r w:rsidR="001D5206">
        <w:rPr>
          <w:lang w:val="en-US"/>
        </w:rPr>
        <w:instrText>Besse</w:instrText>
      </w:r>
      <w:r w:rsidR="001D5206" w:rsidRPr="001D5206">
        <w:instrText xml:space="preserve"> </w:instrText>
      </w:r>
      <w:r w:rsidR="001D5206">
        <w:rPr>
          <w:lang w:val="en-US"/>
        </w:rPr>
        <w:instrText>et</w:instrText>
      </w:r>
      <w:r w:rsidR="001D5206" w:rsidRPr="001D5206">
        <w:instrText xml:space="preserve"> </w:instrText>
      </w:r>
      <w:r w:rsidR="001D5206">
        <w:rPr>
          <w:lang w:val="en-US"/>
        </w:rPr>
        <w:instrText>al</w:instrText>
      </w:r>
      <w:r w:rsidR="001D5206" w:rsidRPr="001D5206">
        <w:instrText>., 2013)" }, "</w:instrText>
      </w:r>
      <w:r w:rsidR="001D5206">
        <w:rPr>
          <w:lang w:val="en-US"/>
        </w:rPr>
        <w:instrText>properties</w:instrText>
      </w:r>
      <w:r w:rsidR="001D5206" w:rsidRPr="001D5206">
        <w:instrText>" : { "</w:instrText>
      </w:r>
      <w:r w:rsidR="001D5206">
        <w:rPr>
          <w:lang w:val="en-US"/>
        </w:rPr>
        <w:instrText>noteIndex</w:instrText>
      </w:r>
      <w:r w:rsidR="001D5206" w:rsidRPr="001D5206">
        <w:instrText>" : 0 }, "</w:instrText>
      </w:r>
      <w:r w:rsidR="001D5206">
        <w:rPr>
          <w:lang w:val="en-US"/>
        </w:rPr>
        <w:instrText>schema</w:instrText>
      </w:r>
      <w:r w:rsidR="001D5206" w:rsidRPr="001D5206">
        <w:instrText>" : "</w:instrText>
      </w:r>
      <w:r w:rsidR="001D5206">
        <w:rPr>
          <w:lang w:val="en-US"/>
        </w:rPr>
        <w:instrText>https</w:instrText>
      </w:r>
      <w:r w:rsidR="001D5206" w:rsidRPr="001D5206">
        <w:instrText>://</w:instrText>
      </w:r>
      <w:r w:rsidR="001D5206">
        <w:rPr>
          <w:lang w:val="en-US"/>
        </w:rPr>
        <w:instrText>github</w:instrText>
      </w:r>
      <w:r w:rsidR="001D5206" w:rsidRPr="001D5206">
        <w:instrText>.</w:instrText>
      </w:r>
      <w:r w:rsidR="001D5206">
        <w:rPr>
          <w:lang w:val="en-US"/>
        </w:rPr>
        <w:instrText>com</w:instrText>
      </w:r>
      <w:r w:rsidR="001D5206" w:rsidRPr="001D5206">
        <w:instrText>/</w:instrText>
      </w:r>
      <w:r w:rsidR="001D5206">
        <w:rPr>
          <w:lang w:val="en-US"/>
        </w:rPr>
        <w:instrText>citation</w:instrText>
      </w:r>
      <w:r w:rsidR="001D5206" w:rsidRPr="001D5206">
        <w:instrText>-</w:instrText>
      </w:r>
      <w:r w:rsidR="001D5206">
        <w:rPr>
          <w:lang w:val="en-US"/>
        </w:rPr>
        <w:instrText>style</w:instrText>
      </w:r>
      <w:r w:rsidR="001D5206" w:rsidRPr="001D5206">
        <w:instrText>-</w:instrText>
      </w:r>
      <w:r w:rsidR="001D5206">
        <w:rPr>
          <w:lang w:val="en-US"/>
        </w:rPr>
        <w:instrText>language</w:instrText>
      </w:r>
      <w:r w:rsidR="001D5206" w:rsidRPr="001D5206">
        <w:instrText>/</w:instrText>
      </w:r>
      <w:r w:rsidR="001D5206">
        <w:rPr>
          <w:lang w:val="en-US"/>
        </w:rPr>
        <w:instrText>schema</w:instrText>
      </w:r>
      <w:r w:rsidR="001D5206" w:rsidRPr="001D5206">
        <w:instrText>/</w:instrText>
      </w:r>
      <w:r w:rsidR="001D5206">
        <w:rPr>
          <w:lang w:val="en-US"/>
        </w:rPr>
        <w:instrText>raw</w:instrText>
      </w:r>
      <w:r w:rsidR="001D5206" w:rsidRPr="001D5206">
        <w:instrText>/</w:instrText>
      </w:r>
      <w:r w:rsidR="001D5206">
        <w:rPr>
          <w:lang w:val="en-US"/>
        </w:rPr>
        <w:instrText>master</w:instrText>
      </w:r>
      <w:r w:rsidR="001D5206" w:rsidRPr="001D5206">
        <w:instrText>/</w:instrText>
      </w:r>
      <w:r w:rsidR="001D5206">
        <w:rPr>
          <w:lang w:val="en-US"/>
        </w:rPr>
        <w:instrText>csl</w:instrText>
      </w:r>
      <w:r w:rsidR="001D5206" w:rsidRPr="001D5206">
        <w:instrText>-</w:instrText>
      </w:r>
      <w:r w:rsidR="001D5206">
        <w:rPr>
          <w:lang w:val="en-US"/>
        </w:rPr>
        <w:instrText>citation</w:instrText>
      </w:r>
      <w:r w:rsidR="001D5206" w:rsidRPr="001D5206">
        <w:instrText>.</w:instrText>
      </w:r>
      <w:r w:rsidR="001D5206">
        <w:rPr>
          <w:lang w:val="en-US"/>
        </w:rPr>
        <w:instrText>json</w:instrText>
      </w:r>
      <w:r w:rsidR="001D5206" w:rsidRPr="001D5206">
        <w:instrText>" }</w:instrText>
      </w:r>
      <w:r w:rsidR="001D5206">
        <w:rPr>
          <w:lang w:val="en-US"/>
        </w:rPr>
        <w:fldChar w:fldCharType="separate"/>
      </w:r>
      <w:r w:rsidR="001D5206" w:rsidRPr="001D5206">
        <w:rPr>
          <w:noProof/>
        </w:rPr>
        <w:t>(</w:t>
      </w:r>
      <w:r w:rsidR="001D5206" w:rsidRPr="001D5206">
        <w:rPr>
          <w:noProof/>
          <w:lang w:val="en-US"/>
        </w:rPr>
        <w:t>Besse</w:t>
      </w:r>
      <w:r w:rsidR="001D5206" w:rsidRPr="001D5206">
        <w:rPr>
          <w:noProof/>
        </w:rPr>
        <w:t xml:space="preserve"> </w:t>
      </w:r>
      <w:r w:rsidR="001D5206" w:rsidRPr="001D5206">
        <w:rPr>
          <w:noProof/>
          <w:lang w:val="en-US"/>
        </w:rPr>
        <w:t>et</w:t>
      </w:r>
      <w:r w:rsidR="001D5206" w:rsidRPr="001D5206">
        <w:rPr>
          <w:noProof/>
        </w:rPr>
        <w:t xml:space="preserve"> </w:t>
      </w:r>
      <w:r w:rsidR="001D5206" w:rsidRPr="001D5206">
        <w:rPr>
          <w:noProof/>
          <w:lang w:val="en-US"/>
        </w:rPr>
        <w:t>al</w:t>
      </w:r>
      <w:r w:rsidR="001D5206" w:rsidRPr="001D5206">
        <w:rPr>
          <w:noProof/>
        </w:rPr>
        <w:t>., 2013)</w:t>
      </w:r>
      <w:r w:rsidR="001D5206">
        <w:rPr>
          <w:lang w:val="en-US"/>
        </w:rPr>
        <w:fldChar w:fldCharType="end"/>
      </w:r>
    </w:p>
    <w:p w:rsidR="00413AF2" w:rsidRPr="005537FC" w:rsidRDefault="00413AF2">
      <w:pPr>
        <w:rPr>
          <w:lang w:val="en-US"/>
        </w:rPr>
      </w:pPr>
      <w:r w:rsidRPr="00C4243D">
        <w:rPr>
          <w:lang w:val="en-US"/>
        </w:rPr>
        <w:t xml:space="preserve">5 </w:t>
      </w:r>
      <w:r>
        <w:t>автор</w:t>
      </w:r>
      <w:r>
        <w:rPr>
          <w:lang w:val="uk-UA"/>
        </w:rPr>
        <w:t xml:space="preserve">ів </w:t>
      </w:r>
      <w:r w:rsidR="005537FC">
        <w:rPr>
          <w:lang w:val="uk-UA"/>
        </w:rPr>
        <w:fldChar w:fldCharType="begin" w:fldLock="1"/>
      </w:r>
      <w:r w:rsidR="001D5206">
        <w:rPr>
          <w:lang w:val="uk-UA"/>
        </w:rPr>
        <w:instrText>ADDIN CSL_CITATION { "citationItems" : [ { "id" : "ITEM-1", "itemData" : { "DOI" : "10.1038/onc.2013.160", "abstract" : "Tumor neo-vasculature is characterized by spatial coordination of endothelial cells with mural cells, which delivers oxygen and nutrients. Here, we explored a key role of the secreted glycoprotein YKL-40, a mesenchymal marker, in the interaction between endothelial cells and mesenchymal mural-like cells for tumor angiogenesis. Xenotransplantation of tumor-derived mural-like cells (GSDCs) expressing YKL-40 in mice developed extensive and stable blood vessels covered with more GSDCs than those in YKL-40 gene knockdown tumors. YKL-40 expressed by GSDCs was associated with increased interaction of neural cadherin/\u03b2-catenin/smooth muscle alpha actin; thus, mediating cell-cell adhesion and permeability. YKL-40 also induced the interaction of vascular endothelial cadherin/\u03b2-catenin/actin in endothelial cells (HMVECs). In cell co-culture systems, YKL-40 enhanced both GSDC and HMVEC contacts, restricted vascular leakage, and stabilized vascular networks. Collectively, the data inform new mechanistic insights into the cooperation of mural cells with endothelial cells induced by YKL-40 during tumor angiogenesis, and also enhance our understanding of YKL-40 in both mural and endothelial cell biology.Oncogene advance online publication, 13 May 2013; doi:10.1038/onc.2013.160.", "author" : [ { "dropping-particle" : "", "family" : "Francescone", "given" : "R", "non-dropping-particle" : "", "parse-names" : false, "suffix" : "" }, { "dropping-particle" : "", "family" : "Ngernyuang", "given" : "N", "non-dropping-particle" : "", "parse-names" : false, "suffix" : "" }, { "dropping-particle" : "", "family" : "Yan", "given" : "W", "non-dropping-particle" : "", "parse-names" : false, "suffix" : "" }, { "dropping-particle" : "", "family" : "Bentley", "given" : "B", "non-dropping-particle" : "", "parse-names" : false, "suffix" : "" }, { "dropping-particle" : "", "family" : "Shao", "given" : "R", "non-dropping-particle" : "", "parse-names" : false, "suffix" : "" } ], "container-title" : "Oncogene", "id" : "ITEM-1", "issue" : "October 2012", "issued" : { "date-parts" : [ [ "2013", "5", "13" ] ] }, "page" : "1-13", "title" : "Tumor-derived mural-like cells coordinate with endothelial cells: role of YKL-40 in mural cell-mediated angiogenesis.", "type" : "article-journal" }, "uris" : [ "http://www.mendeley.com/documents/?uuid=3ff4d495-3455-457f-9834-a665e6180a2f" ] } ], "mendeley" : { "previouslyFormattedCitation" : "(Francescone et al., 2013)" }, "properties" : { "noteIndex" : 0 }, "schema" : "https://github.com/citation-style-language/schema/raw/master/csl-citation.json" }</w:instrText>
      </w:r>
      <w:r w:rsidR="005537FC">
        <w:rPr>
          <w:lang w:val="uk-UA"/>
        </w:rPr>
        <w:fldChar w:fldCharType="separate"/>
      </w:r>
      <w:r w:rsidR="005537FC" w:rsidRPr="005537FC">
        <w:rPr>
          <w:noProof/>
          <w:lang w:val="uk-UA"/>
        </w:rPr>
        <w:t>(Francescone et al., 2013)</w:t>
      </w:r>
      <w:r w:rsidR="005537FC">
        <w:rPr>
          <w:lang w:val="uk-UA"/>
        </w:rPr>
        <w:fldChar w:fldCharType="end"/>
      </w:r>
    </w:p>
    <w:p w:rsidR="00C4243D" w:rsidRDefault="00C35DF0">
      <w:pPr>
        <w:rPr>
          <w:lang w:val="en-US"/>
        </w:rPr>
      </w:pPr>
      <w:r w:rsidRPr="0085164F">
        <w:rPr>
          <w:lang w:val="en-US"/>
        </w:rPr>
        <w:t>10</w:t>
      </w:r>
      <w:r w:rsidR="004F4B6D" w:rsidRPr="00C35DF0">
        <w:rPr>
          <w:lang w:val="uk-UA"/>
        </w:rPr>
        <w:t xml:space="preserve"> автор</w:t>
      </w:r>
      <w:r w:rsidR="004F4B6D">
        <w:rPr>
          <w:lang w:val="uk-UA"/>
        </w:rPr>
        <w:t xml:space="preserve">ів </w:t>
      </w:r>
      <w:r w:rsidR="00E30B7A">
        <w:rPr>
          <w:lang w:val="uk-UA"/>
        </w:rPr>
        <w:fldChar w:fldCharType="begin" w:fldLock="1"/>
      </w:r>
      <w:r w:rsidR="001D5206">
        <w:rPr>
          <w:lang w:val="uk-UA"/>
        </w:rPr>
        <w:instrText>ADDIN CSL_CITATION { "citationItems" : [ { "id" : "ITEM-1", "itemData" : { "DOI" : "10.1038/onc.2012.258", "abstract" : "MicroRNAs have been implicated as important mediators of cancer cell homeostasis, and accumulating data suggest compelling roles for them in the apoptosis pathway. X-linked inhibitor of apoptosis protein (XIAP) is a potent caspase inhibitor and an important barrier to apoptotic cell death, but the mechanisms that determine the diverse range of XIAP expression seen in cancer remains unclear. In this study, we present evidence that miR-24 directly targets the 3'UTR of the XIAP messenger RNA (mRNA) to exert translational repression. Using a heuristic algorithm of bioinformatics analysis and in vitro screening, we identified miR-24 as a candidate regulator of XIAP expression. Array comparative genomic hybridization and spectral karyotype analysis reveal that genomic copy number loss at the miR-24 locus is concordant with the loss of endogenous miR-24 in cancer cells. Using a luciferase construct of the XIAP 3'UTR, we showed that miR-24 specifically coordinates to the XIAP mRNA. Interference with miR-24's binding of the critical seed region, resulting from site-directed mutagenesis of the 3'UTR, significantly abrogated miR-24's effects on XIAP expression. Moreover, miR-24 overexpression can overcome apoptosis resistance in cancer cells via downregulation of XIAP expression, and the resulting cancer cell death induced by tumor necrosis factor-related apoptosis-inducing ligand is executed by the canonical caspase-mediated apoptosis pathway. In summary, our data suggest a novel mechanism by which miR-24 directly modulates XIAP expression level and consequently the apoptosis threshold in cancer cells.", "author" : [ { "dropping-particle" : "", "family" : "Xie", "given" : "Y", "non-dropping-particle" : "", "parse-names" : false, "suffix" : "" }, { "dropping-particle" : "", "family" : "Tobin", "given" : "L A", "non-dropping-particle" : "", "parse-names" : false, "suffix" : "" }, { "dropping-particle" : "", "family" : "Camps", "given" : "J", "non-dropping-particle" : "", "parse-names" : false, "suffix" : "" }, { "dropping-particle" : "", "family" : "Wangsa", "given" : "D", "non-dropping-particle" : "", "parse-names" : false, "suffix" : "" }, { "dropping-particle" : "", "family" : "Yang", "given" : "J", "non-dropping-particle" : "", "parse-names" : false, "suffix" : "" }, { "dropping-particle" : "", "family" : "Rao", "given" : "M", "non-dropping-particle" : "", "parse-names" : false, "suffix" : "" }, { "dropping-particle" : "", "family" : "Witasp", "given" : "E", "non-dropping-particle" : "", "parse-names" : false, "suffix" : "" }, { "dropping-particle" : "", "family" : "Awad", "given" : "K S", "non-dropping-particle" : "", "parse-names" : false, "suffix" : "" }, { "dropping-particle" : "", "family" : "Yoo", "given" : "N", "non-dropping-particle" : "", "parse-names" : false, "suffix" : "" }, { "dropping-particle" : "", "family" : "Ried", "given" : "T", "non-dropping-particle" : "", "parse-names" : false, "suffix" : "" }, { "dropping-particle" : "", "family" : "Kwong", "given" : "K F", "non-dropping-particle" : "", "parse-names" : false, "suffix" : "" } ], "container-title" : "Oncogene", "id" : "ITEM-1", "issue" : "19", "issued" : { "date-parts" : [ [ "2013", "5", "9" ] ] }, "page" : "2442-51", "title" : "MicroRNA-24 regulates XIAP to reduce the apoptosis threshold in cancer cells.", "type" : "article-journal", "volume" : "32" }, "uris" : [ "http://www.mendeley.com/documents/?uuid=75965047-b569-4d13-9c93-f507fdcf5338" ] } ], "mendeley" : { "previouslyFormattedCitation" : "(Xie et al., 2013)" }, "properties" : { "noteIndex" : 0 }, "schema" : "https://github.com/citation-style-language/schema/raw/master/csl-citation.json" }</w:instrText>
      </w:r>
      <w:r w:rsidR="00E30B7A">
        <w:rPr>
          <w:lang w:val="uk-UA"/>
        </w:rPr>
        <w:fldChar w:fldCharType="separate"/>
      </w:r>
      <w:r w:rsidR="005537FC" w:rsidRPr="005537FC">
        <w:rPr>
          <w:noProof/>
          <w:lang w:val="uk-UA"/>
        </w:rPr>
        <w:t>(Xie et al., 2013)</w:t>
      </w:r>
      <w:r w:rsidR="00E30B7A">
        <w:rPr>
          <w:lang w:val="uk-UA"/>
        </w:rPr>
        <w:fldChar w:fldCharType="end"/>
      </w:r>
    </w:p>
    <w:p w:rsidR="001D5206" w:rsidRDefault="001D5206">
      <w:pPr>
        <w:rPr>
          <w:b/>
          <w:lang w:val="en-US"/>
        </w:rPr>
      </w:pPr>
    </w:p>
    <w:p w:rsidR="002B6183" w:rsidRPr="000B70BF" w:rsidRDefault="002B6183">
      <w:pPr>
        <w:rPr>
          <w:b/>
          <w:lang w:val="en-US"/>
        </w:rPr>
      </w:pPr>
      <w:r w:rsidRPr="004F4B6D">
        <w:rPr>
          <w:b/>
          <w:lang w:val="uk-UA"/>
        </w:rPr>
        <w:t>Список використано</w:t>
      </w:r>
      <w:r w:rsidRPr="002B6183">
        <w:rPr>
          <w:b/>
          <w:lang w:val="uk-UA"/>
        </w:rPr>
        <w:t>ї літератури</w:t>
      </w:r>
    </w:p>
    <w:p w:rsidR="001D5206" w:rsidRPr="001D5206" w:rsidRDefault="00E30B7A">
      <w:pPr>
        <w:pStyle w:val="NormalWeb"/>
        <w:ind w:left="640" w:hanging="640"/>
        <w:divId w:val="2114015476"/>
        <w:rPr>
          <w:noProof/>
        </w:rPr>
      </w:pPr>
      <w:r>
        <w:fldChar w:fldCharType="begin" w:fldLock="1"/>
      </w:r>
      <w:r w:rsidR="00DB1FA4" w:rsidRPr="00650E5E">
        <w:rPr>
          <w:lang w:val="en-US"/>
        </w:rPr>
        <w:instrText xml:space="preserve">ADDIN Mendeley Bibliography CSL_BIBLIOGRAPHY </w:instrText>
      </w:r>
      <w:r>
        <w:fldChar w:fldCharType="separate"/>
      </w:r>
      <w:r w:rsidR="001D5206" w:rsidRPr="001D5206">
        <w:rPr>
          <w:noProof/>
        </w:rPr>
        <w:t xml:space="preserve">1. </w:t>
      </w:r>
      <w:r w:rsidR="001D5206" w:rsidRPr="001D5206">
        <w:rPr>
          <w:noProof/>
        </w:rPr>
        <w:tab/>
        <w:t xml:space="preserve">Johansen J.S. Studies on serum YKL-40 as a biomarker in diseases with inflammation, tissue remodelling, fibroses and cancer. / J.S. Johansen // Danish medical bulletin.– 2006.– Vol. 53, no. 2.– P. 172–209 </w:t>
      </w:r>
    </w:p>
    <w:p w:rsidR="001D5206" w:rsidRPr="001D5206" w:rsidRDefault="001D5206">
      <w:pPr>
        <w:pStyle w:val="NormalWeb"/>
        <w:ind w:left="640" w:hanging="640"/>
        <w:divId w:val="2114015476"/>
        <w:rPr>
          <w:noProof/>
        </w:rPr>
      </w:pPr>
      <w:r w:rsidRPr="001D5206">
        <w:rPr>
          <w:noProof/>
        </w:rPr>
        <w:t xml:space="preserve">2. </w:t>
      </w:r>
      <w:r w:rsidRPr="001D5206">
        <w:rPr>
          <w:noProof/>
        </w:rPr>
        <w:tab/>
        <w:t xml:space="preserve">Grimm S.A. Anaplastic astrocytoma. / S.A. Grimm, T.J. Pfiffner // Current treatment options in neurology.– 2013.– Vol. 15, no. 3.– P. 302–15 </w:t>
      </w:r>
    </w:p>
    <w:p w:rsidR="001D5206" w:rsidRPr="001D5206" w:rsidRDefault="001D5206">
      <w:pPr>
        <w:pStyle w:val="NormalWeb"/>
        <w:ind w:left="640" w:hanging="640"/>
        <w:divId w:val="2114015476"/>
        <w:rPr>
          <w:noProof/>
        </w:rPr>
      </w:pPr>
      <w:r w:rsidRPr="001D5206">
        <w:rPr>
          <w:noProof/>
        </w:rPr>
        <w:t xml:space="preserve">3. </w:t>
      </w:r>
      <w:r w:rsidRPr="001D5206">
        <w:rPr>
          <w:noProof/>
        </w:rPr>
        <w:tab/>
        <w:t xml:space="preserve">Saharan S. SIRT1 regulates the neurogenic potential of neural precursors in the adult subventricular zone and hippocampus. / S. Saharan, D.J. Jhaveri, P.F. Bartlett // Journal of neuroscience research.– 2013.– Vol. 91, no. 5.– P. 642–59 </w:t>
      </w:r>
    </w:p>
    <w:p w:rsidR="001D5206" w:rsidRPr="001D5206" w:rsidRDefault="001D5206">
      <w:pPr>
        <w:pStyle w:val="NormalWeb"/>
        <w:ind w:left="640" w:hanging="640"/>
        <w:divId w:val="2114015476"/>
        <w:rPr>
          <w:noProof/>
        </w:rPr>
      </w:pPr>
      <w:r w:rsidRPr="001D5206">
        <w:rPr>
          <w:noProof/>
        </w:rPr>
        <w:t xml:space="preserve">4. </w:t>
      </w:r>
      <w:r w:rsidRPr="001D5206">
        <w:rPr>
          <w:noProof/>
        </w:rPr>
        <w:tab/>
        <w:t xml:space="preserve">MicroRNAs involved in chemo- and radioresistance of high-grade gliomas. / A. Besse, J. Sana, P. Fadrus [et al.] // Tumour biology : the journal of the International Society for Oncodevelopmental Biology and Medicine.– 2013 </w:t>
      </w:r>
    </w:p>
    <w:p w:rsidR="001D5206" w:rsidRPr="001D5206" w:rsidRDefault="001D5206">
      <w:pPr>
        <w:pStyle w:val="NormalWeb"/>
        <w:ind w:left="640" w:hanging="640"/>
        <w:divId w:val="2114015476"/>
        <w:rPr>
          <w:noProof/>
        </w:rPr>
      </w:pPr>
      <w:r w:rsidRPr="001D5206">
        <w:rPr>
          <w:noProof/>
        </w:rPr>
        <w:t xml:space="preserve">5. </w:t>
      </w:r>
      <w:r w:rsidRPr="001D5206">
        <w:rPr>
          <w:noProof/>
        </w:rPr>
        <w:tab/>
        <w:t xml:space="preserve">Tumor-derived mural-like cells coordinate with endothelial cells: role of YKL-40 in mural cell-mediated angiogenesis. / R. Francescone, N. Ngernyuang, W. Yan [et al.] // Oncogene.– 2013.– no. October 2012.– P. 1–13 </w:t>
      </w:r>
    </w:p>
    <w:p w:rsidR="001D5206" w:rsidRPr="001D5206" w:rsidRDefault="001D5206">
      <w:pPr>
        <w:pStyle w:val="NormalWeb"/>
        <w:ind w:left="640" w:hanging="640"/>
        <w:divId w:val="2114015476"/>
        <w:rPr>
          <w:noProof/>
        </w:rPr>
      </w:pPr>
      <w:r w:rsidRPr="001D5206">
        <w:rPr>
          <w:noProof/>
        </w:rPr>
        <w:t xml:space="preserve">6. </w:t>
      </w:r>
      <w:r w:rsidRPr="001D5206">
        <w:rPr>
          <w:noProof/>
        </w:rPr>
        <w:tab/>
        <w:t xml:space="preserve">MicroRNA-24 regulates XIAP to reduce the apoptosis threshold in cancer cells. / Y. Xie, L.A. Tobin, J. Camps [et al.] // Oncogene.– 2013.– Vol. 32, no. 19.– P. 2442–51 </w:t>
      </w:r>
    </w:p>
    <w:p w:rsidR="00C35DF0" w:rsidRPr="0085164F" w:rsidRDefault="00E30B7A" w:rsidP="001D5206">
      <w:pPr>
        <w:pStyle w:val="NormalWeb"/>
        <w:ind w:left="640" w:hanging="640"/>
        <w:divId w:val="759451196"/>
        <w:rPr>
          <w:lang w:val="en-US"/>
        </w:rPr>
      </w:pPr>
      <w:r>
        <w:fldChar w:fldCharType="end"/>
      </w:r>
    </w:p>
    <w:p w:rsidR="00C35DF0" w:rsidRPr="0085164F" w:rsidRDefault="00C35DF0">
      <w:pPr>
        <w:rPr>
          <w:rFonts w:ascii="Times New Roman" w:eastAsiaTheme="minorEastAsia" w:hAnsi="Times New Roman" w:cs="Times New Roman"/>
          <w:sz w:val="24"/>
          <w:szCs w:val="24"/>
          <w:lang w:val="en-US" w:eastAsia="ru-RU"/>
        </w:rPr>
      </w:pPr>
      <w:r w:rsidRPr="0085164F">
        <w:rPr>
          <w:lang w:val="en-US"/>
        </w:rPr>
        <w:br w:type="page"/>
      </w:r>
    </w:p>
    <w:p w:rsidR="001D5206" w:rsidRPr="001D5206" w:rsidRDefault="00C35DF0" w:rsidP="001D5206">
      <w:pPr>
        <w:tabs>
          <w:tab w:val="left" w:pos="0"/>
          <w:tab w:val="left" w:pos="959"/>
          <w:tab w:val="left" w:pos="1918"/>
          <w:tab w:val="left" w:pos="2877"/>
          <w:tab w:val="left" w:pos="3836"/>
          <w:tab w:val="left" w:pos="4795"/>
          <w:tab w:val="left" w:pos="5754"/>
          <w:tab w:val="left" w:pos="6713"/>
          <w:tab w:val="left" w:pos="7672"/>
          <w:tab w:val="left" w:pos="8631"/>
          <w:tab w:val="left" w:pos="9590"/>
        </w:tabs>
        <w:snapToGrid w:val="0"/>
        <w:spacing w:line="340" w:lineRule="exact"/>
        <w:jc w:val="center"/>
        <w:divId w:val="1941835298"/>
        <w:rPr>
          <w:rFonts w:cstheme="minorHAnsi"/>
          <w:b/>
          <w:lang w:val="uk-UA"/>
        </w:rPr>
      </w:pPr>
      <w:r w:rsidRPr="001D5206">
        <w:rPr>
          <w:rFonts w:cstheme="minorHAnsi"/>
          <w:b/>
          <w:lang w:val="uk-UA"/>
        </w:rPr>
        <w:lastRenderedPageBreak/>
        <w:t>Приклад оформлення</w:t>
      </w:r>
      <w:r w:rsidRPr="001D5206">
        <w:rPr>
          <w:rFonts w:cstheme="minorHAnsi"/>
          <w:b/>
        </w:rPr>
        <w:t xml:space="preserve"> </w:t>
      </w:r>
      <w:r w:rsidR="001D5206" w:rsidRPr="001D5206">
        <w:rPr>
          <w:rFonts w:cstheme="minorHAnsi"/>
          <w:b/>
        </w:rPr>
        <w:t>(</w:t>
      </w:r>
      <w:r w:rsidR="001D5206" w:rsidRPr="001D5206">
        <w:rPr>
          <w:rFonts w:cstheme="minorHAnsi"/>
          <w:b/>
          <w:i/>
        </w:rPr>
        <w:t>Бюллетень ВАК України</w:t>
      </w:r>
      <w:r w:rsidR="001D5206" w:rsidRPr="001D5206">
        <w:rPr>
          <w:rFonts w:cstheme="minorHAnsi"/>
          <w:b/>
          <w:i/>
          <w:lang w:val="uk-UA"/>
        </w:rPr>
        <w:t>, № 6, 2007</w:t>
      </w:r>
      <w:r w:rsidR="001D5206">
        <w:rPr>
          <w:rFonts w:cstheme="minorHAnsi"/>
          <w:b/>
          <w:i/>
          <w:lang w:val="en-US"/>
        </w:rPr>
        <w:t>,</w:t>
      </w:r>
      <w:r w:rsidR="001D5206" w:rsidRPr="001D5206">
        <w:rPr>
          <w:rFonts w:cstheme="minorHAnsi"/>
          <w:b/>
          <w:i/>
          <w:lang w:val="uk-UA"/>
        </w:rPr>
        <w:t xml:space="preserve"> </w:t>
      </w:r>
      <w:r w:rsidR="001D5206" w:rsidRPr="001D5206">
        <w:rPr>
          <w:rFonts w:cstheme="minorHAnsi"/>
          <w:b/>
          <w:i/>
        </w:rPr>
        <w:t>зміни</w:t>
      </w:r>
      <w:r w:rsidR="001D5206" w:rsidRPr="001D5206">
        <w:rPr>
          <w:rFonts w:cstheme="minorHAnsi"/>
          <w:b/>
          <w:i/>
          <w:lang w:val="uk-UA"/>
        </w:rPr>
        <w:t xml:space="preserve"> –</w:t>
      </w:r>
      <w:r w:rsidR="001D5206" w:rsidRPr="001D5206">
        <w:rPr>
          <w:rFonts w:cstheme="minorHAnsi"/>
          <w:b/>
          <w:i/>
        </w:rPr>
        <w:t xml:space="preserve"> № 3, 2008</w:t>
      </w:r>
      <w:r w:rsidR="001D5206" w:rsidRPr="001D5206">
        <w:rPr>
          <w:rFonts w:cstheme="minorHAnsi"/>
          <w:b/>
          <w:i/>
          <w:lang w:val="uk-UA"/>
        </w:rPr>
        <w:t>)</w:t>
      </w:r>
    </w:p>
    <w:p w:rsidR="00C35DF0" w:rsidRPr="001D5206" w:rsidRDefault="00C35DF0" w:rsidP="00C35DF0">
      <w:pPr>
        <w:divId w:val="1941835298"/>
        <w:rPr>
          <w:b/>
          <w:lang w:val="uk-UA"/>
        </w:rPr>
      </w:pP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 xml:space="preserve">1. Козіна Ж. Л. Теоретичні основи і результати </w:t>
      </w:r>
      <w:r w:rsidRPr="00070EC9">
        <w:rPr>
          <w:rFonts w:ascii="Arial" w:hAnsi="Arial" w:cs="Arial"/>
          <w:sz w:val="20"/>
          <w:szCs w:val="20"/>
          <w:lang w:val="uk-UA"/>
        </w:rPr>
        <w:t>практичного</w:t>
      </w:r>
      <w:r w:rsidRPr="004F4B6D">
        <w:rPr>
          <w:rFonts w:ascii="Arial" w:hAnsi="Arial" w:cs="Arial"/>
          <w:sz w:val="20"/>
          <w:szCs w:val="20"/>
          <w:lang w:val="uk-UA"/>
        </w:rPr>
        <w:t xml:space="preserve"> застосування системного аналізу в наукових дослідженнях в області спортивних ігор / Ж. Л. Козіна // Теорія та методика фізичного виховання. – 2007. – № 6. – С. 15–18, 35–38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2. Гранчак Т. Інформаційно-аналітичні структури бібліотек в умовах демократичних перетворень / Тетяна Гранчак, Валерій Горовий // Бібліотечний вісник. – 2006. – № 6. – С. 14–17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3. Валькман Ю. Р. Моделирование НЕ-факторов – основа интеллектуализации компьютерных технологий / Ю. Р. Валькман, В. С. Быков, А. Ю. Рыхальский // Системні дослідження та інформаційні технології. – 2007. – № 1. – С. 39–61</w:t>
      </w:r>
      <w:r w:rsidRPr="004F4B6D">
        <w:rPr>
          <w:rFonts w:ascii="Arial" w:hAnsi="Arial" w:cs="Arial"/>
          <w:bCs/>
          <w:iCs/>
          <w:sz w:val="20"/>
          <w:szCs w:val="20"/>
          <w:lang w:val="uk-UA"/>
        </w:rPr>
        <w:t>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4. Ма Шуін Проблеми психологічної підготовки в системі фізкультурної освіти / Ма Шуін // Теорія та методика фізичного виховання. – 2007. – № 5. – С. 12–14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5. Регіональні особливості смертності населення України / Л. А. Чепелевська,                  Р. О. Моісеєнко, Г. І. Баторшина [та ін.] // Вісник соціальної гігієни та організації охорони здоров’я України. – 2007. – № 1. – С. 25–29</w:t>
      </w:r>
      <w:r w:rsidRPr="004F4B6D">
        <w:rPr>
          <w:rFonts w:ascii="Arial" w:hAnsi="Arial" w:cs="Arial"/>
          <w:bCs/>
          <w:iCs/>
          <w:sz w:val="20"/>
          <w:szCs w:val="20"/>
          <w:lang w:val="uk-UA"/>
        </w:rPr>
        <w:t>.</w:t>
      </w:r>
    </w:p>
    <w:p w:rsidR="00C35DF0" w:rsidRPr="00070EC9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</w:rPr>
      </w:pPr>
      <w:r w:rsidRPr="004F4B6D">
        <w:rPr>
          <w:rFonts w:ascii="Arial" w:hAnsi="Arial" w:cs="Arial"/>
          <w:sz w:val="20"/>
          <w:szCs w:val="20"/>
          <w:lang w:val="uk-UA"/>
        </w:rPr>
        <w:t xml:space="preserve">6. Валова І. Нові принципи угоди Базель ІІ </w:t>
      </w:r>
      <w:r w:rsidRPr="00070EC9">
        <w:rPr>
          <w:rFonts w:ascii="Arial" w:hAnsi="Arial" w:cs="Arial"/>
          <w:sz w:val="20"/>
          <w:szCs w:val="20"/>
        </w:rPr>
        <w:t>/ І. Валова ; пер. з англ. Н. М. Середи // Банки та банківські системи. – 2007. – Т. 2, № 2. – С. 13–20</w:t>
      </w:r>
      <w:r w:rsidRPr="00070EC9">
        <w:rPr>
          <w:rFonts w:ascii="Arial" w:hAnsi="Arial" w:cs="Arial"/>
          <w:bCs/>
          <w:iCs/>
          <w:sz w:val="20"/>
          <w:szCs w:val="20"/>
        </w:rPr>
        <w:t>.</w:t>
      </w:r>
    </w:p>
    <w:p w:rsidR="00C35DF0" w:rsidRPr="00070EC9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</w:rPr>
      </w:pPr>
      <w:r w:rsidRPr="00070EC9">
        <w:rPr>
          <w:rFonts w:ascii="Arial" w:hAnsi="Arial" w:cs="Arial"/>
          <w:sz w:val="20"/>
          <w:szCs w:val="20"/>
        </w:rPr>
        <w:t>7. Зеров М. Поетична діяльність Куліша // Українське письменство ХІХ ст. Від Куліша до Винниченка : (нариси з новітнього укр., письменства) : статті / Микола Зеров. – Дрогобич, 2007. – С. 245–291.</w:t>
      </w:r>
    </w:p>
    <w:p w:rsidR="00C35DF0" w:rsidRPr="00070EC9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</w:rPr>
      </w:pPr>
      <w:r w:rsidRPr="00070EC9">
        <w:rPr>
          <w:rFonts w:ascii="Arial" w:hAnsi="Arial" w:cs="Arial"/>
          <w:sz w:val="20"/>
          <w:szCs w:val="20"/>
        </w:rPr>
        <w:t>8. Третьяк В. В. Возможности использования баз знаний для проектирования технологии взрывной штамповки / В. В. Третьяк, С. А. Стадник, Н. В. Калайтан // Современное состояние использования импульсных источников энергии в промышленности : междунар. науч.-техн. конф., 3-5 окт. 2007 г. : тезисы докл. – Х., 2007. – С. 33.</w:t>
      </w:r>
    </w:p>
    <w:p w:rsidR="00C35DF0" w:rsidRPr="002B6183" w:rsidRDefault="00C35DF0" w:rsidP="00C35DF0">
      <w:pPr>
        <w:divId w:val="1941835298"/>
        <w:rPr>
          <w:lang w:val="uk-UA"/>
        </w:rPr>
      </w:pPr>
      <w:r w:rsidRPr="00070EC9">
        <w:rPr>
          <w:rFonts w:ascii="Arial" w:hAnsi="Arial" w:cs="Arial"/>
          <w:sz w:val="20"/>
          <w:szCs w:val="20"/>
          <w:lang w:val="uk-UA"/>
        </w:rPr>
        <w:t>9. Чорний Д. Міське самоврядування: тягарі проблем, принади цивілізації / Д. М. Чорний // По лівий бік Дніпра: проблеми модернізації міст України : (кінець XIX–початок XX ст. / Д. М. Чорний. – Х., 2007. – Розд. 3. – С. 137–202.</w:t>
      </w:r>
    </w:p>
    <w:p w:rsidR="002B6183" w:rsidRPr="00C35DF0" w:rsidRDefault="002B6183" w:rsidP="00C35DF0">
      <w:pPr>
        <w:pStyle w:val="NormalWeb"/>
        <w:ind w:left="640" w:hanging="640"/>
        <w:divId w:val="1941835298"/>
        <w:rPr>
          <w:lang w:val="uk-UA"/>
        </w:rPr>
      </w:pPr>
    </w:p>
    <w:sectPr w:rsidR="002B6183" w:rsidRPr="00C35DF0" w:rsidSect="00690088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08"/>
  <w:characterSpacingControl w:val="doNotCompress"/>
  <w:compat/>
  <w:rsids>
    <w:rsidRoot w:val="002B6183"/>
    <w:rsid w:val="00087B33"/>
    <w:rsid w:val="000B70BF"/>
    <w:rsid w:val="0011283D"/>
    <w:rsid w:val="001D5206"/>
    <w:rsid w:val="002438E5"/>
    <w:rsid w:val="002A0E13"/>
    <w:rsid w:val="002B6183"/>
    <w:rsid w:val="004078F5"/>
    <w:rsid w:val="00413AF2"/>
    <w:rsid w:val="004B649F"/>
    <w:rsid w:val="004F4B6D"/>
    <w:rsid w:val="005059AB"/>
    <w:rsid w:val="005537FC"/>
    <w:rsid w:val="006227B5"/>
    <w:rsid w:val="006243A1"/>
    <w:rsid w:val="006251CC"/>
    <w:rsid w:val="00650E5E"/>
    <w:rsid w:val="00690088"/>
    <w:rsid w:val="0075733B"/>
    <w:rsid w:val="00772C55"/>
    <w:rsid w:val="0085164F"/>
    <w:rsid w:val="008A1231"/>
    <w:rsid w:val="00905F75"/>
    <w:rsid w:val="009E0099"/>
    <w:rsid w:val="00B90DA2"/>
    <w:rsid w:val="00BE36D3"/>
    <w:rsid w:val="00C35DF0"/>
    <w:rsid w:val="00C4243D"/>
    <w:rsid w:val="00D913DB"/>
    <w:rsid w:val="00DB1FA4"/>
    <w:rsid w:val="00DE0B95"/>
    <w:rsid w:val="00DF6D9E"/>
    <w:rsid w:val="00E238CE"/>
    <w:rsid w:val="00E30B7A"/>
    <w:rsid w:val="00ED6066"/>
    <w:rsid w:val="00F000A9"/>
    <w:rsid w:val="00F053D8"/>
    <w:rsid w:val="00FC2C3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008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2B618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ru-R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997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532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733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120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1469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6978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25586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3591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2354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9165152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451506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44181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137345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506381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5521692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3733636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0602372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6191109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09151394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2297409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44492548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31821988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4565706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74083325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210935328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59567184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14966384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4503260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11636598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9554998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2131069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6555018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141567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7474742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48208721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90568009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796723843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28772425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2060009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2025008412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154955309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583876581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238901628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928344237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679767801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43935720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1715350429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1270117858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638147859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005475365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926234778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460146854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2036340896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533882901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765199710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80308482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20495454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399285355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487353888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588683777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731775407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023631196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720085608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2011524432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1905026322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2063669600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06658162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104547043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003776972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1577981771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482427563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1463380257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261378152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49328811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60183265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062853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071164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566190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4377758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270269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37748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5358030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89357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7564377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938183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18117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462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321626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769453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065029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221291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6969599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1113404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50253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8549213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734295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708505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206554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2292242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3667210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186359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4788840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0017087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50333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835259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544602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979975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196951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030632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741292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81130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40436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838539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38877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087467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151420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31777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529369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1193937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352148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530342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2693721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0254555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8609454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030662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9935697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538249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67950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544184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768562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1051208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948090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46888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6586226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17348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8035582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1219470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978413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522258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850829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511217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432027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165689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764672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722306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04322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203958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922122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204937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590762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833063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695323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92179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8532782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846791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2312741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755524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188695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1419128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284181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2809937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9706711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947419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38974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38335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8964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7550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33876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32244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81762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599432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35416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24001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307762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78460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88542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391041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679905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877342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174893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642105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91491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83213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1313020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6063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071719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228737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7394356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406289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61484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917165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529001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2870535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66330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282046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544235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1877948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03077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1790569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814564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9152169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93902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226011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899615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148465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919692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562479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3418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65342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91299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417343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326001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421791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2020007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558563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4183529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466297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245035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872947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1216347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949414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524187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739545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6614558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5703030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346539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891356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7144493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035251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586705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5945119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1401547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<w:div w:id="1640762261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<w:div w:id="1122459422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<w:div w:id="1762143228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<w:div w:id="1712075609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<w:div w:id="294801844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<w:div w:id="898634285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<w:div w:id="809900236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  <w:div w:id="1170868244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  <w:div w:id="200284232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  <w:div w:id="945965460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  <w:div w:id="1243836846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  <w:div w:id="24022003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  <w:div w:id="72969243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  <w:div w:id="57089417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26850745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8103014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3840681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  <w:div w:id="213374401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2034220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BF1B4C2-4C8C-452E-850F-2688861F5C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15</TotalTime>
  <Pages>2</Pages>
  <Words>2874</Words>
  <Characters>16383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1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ecise</dc:creator>
  <cp:lastModifiedBy>precise</cp:lastModifiedBy>
  <cp:revision>13</cp:revision>
  <dcterms:created xsi:type="dcterms:W3CDTF">2013-06-08T17:35:00Z</dcterms:created>
  <dcterms:modified xsi:type="dcterms:W3CDTF">2013-06-10T1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.v.ershov@imbg.org.ua@www.mendeley.com</vt:lpwstr>
  </property>
  <property fmtid="{D5CDD505-2E9C-101B-9397-08002B2CF9AE}" pid="4" name="Mendeley Citation Style_1">
    <vt:lpwstr>http://www.zotero.org/styles/gost-ukr</vt:lpwstr>
  </property>
  <property fmtid="{D5CDD505-2E9C-101B-9397-08002B2CF9AE}" pid="5" name="Mendeley Recent Style Id 0_1">
    <vt:lpwstr>http://www.zotero.org/styles/apsa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sa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environmental-conservation</vt:lpwstr>
  </property>
  <property fmtid="{D5CDD505-2E9C-101B-9397-08002B2CF9AE}" pid="14" name="Mendeley Recent Style Name 4_1">
    <vt:lpwstr>Environmental Conservation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www.zotero.org/styles/gost-ukr</vt:lpwstr>
  </property>
  <property fmtid="{D5CDD505-2E9C-101B-9397-08002B2CF9AE}" pid="24" name="Mendeley Recent Style Name 9_1">
    <vt:lpwstr>Ukrainian GOST (numeric)</vt:lpwstr>
  </property>
</Properties>
</file>